
<file path=[Content_Types].xml><?xml version="1.0" encoding="utf-8"?>
<Types xmlns="http://schemas.openxmlformats.org/package/2006/content-types">
  <Default Extension="docx" ContentType="application/vnd.openxmlformats-officedocument.wordprocessingml.document"/>
  <Default Extension="emf" ContentType="image/x-emf"/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2B8660" w14:textId="77777777" w:rsidR="009458C8" w:rsidRPr="006C671C" w:rsidRDefault="009458C8" w:rsidP="00900512">
      <w:pPr>
        <w:spacing w:after="0" w:line="360" w:lineRule="auto"/>
        <w:jc w:val="center"/>
      </w:pPr>
      <w:r w:rsidRPr="006C671C">
        <w:rPr>
          <w:noProof/>
        </w:rPr>
        <w:drawing>
          <wp:inline distT="0" distB="0" distL="0" distR="0" wp14:anchorId="19AAF1B0" wp14:editId="4E06B731">
            <wp:extent cx="2009775" cy="1085850"/>
            <wp:effectExtent l="0" t="0" r="9525" b="0"/>
            <wp:docPr id="2" name="Slika 2" descr="logo-um-fer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lika 2" descr="logo-um-feri"/>
                    <pic:cNvPicPr>
                      <a:picLocks noChangeAspect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09775" cy="1085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CEE1CD" w14:textId="77777777" w:rsidR="009458C8" w:rsidRPr="006C671C" w:rsidRDefault="009458C8" w:rsidP="00900512">
      <w:pPr>
        <w:spacing w:after="0" w:line="360" w:lineRule="auto"/>
        <w:jc w:val="center"/>
      </w:pPr>
    </w:p>
    <w:p w14:paraId="47B92F8B" w14:textId="77777777" w:rsidR="009458C8" w:rsidRPr="006C671C" w:rsidRDefault="009458C8" w:rsidP="00900512">
      <w:pPr>
        <w:spacing w:after="0" w:line="360" w:lineRule="auto"/>
        <w:jc w:val="center"/>
      </w:pPr>
    </w:p>
    <w:p w14:paraId="2661B892" w14:textId="77777777" w:rsidR="009458C8" w:rsidRPr="006C671C" w:rsidRDefault="009458C8" w:rsidP="00900512">
      <w:pPr>
        <w:spacing w:after="0" w:line="360" w:lineRule="auto"/>
        <w:jc w:val="center"/>
      </w:pPr>
    </w:p>
    <w:p w14:paraId="0DF2810C" w14:textId="77777777" w:rsidR="009458C8" w:rsidRPr="006C671C" w:rsidRDefault="009458C8" w:rsidP="00900512">
      <w:pPr>
        <w:spacing w:after="0" w:line="360" w:lineRule="auto"/>
        <w:jc w:val="center"/>
      </w:pPr>
    </w:p>
    <w:p w14:paraId="2B4D7231" w14:textId="77777777" w:rsidR="009458C8" w:rsidRPr="006C671C" w:rsidRDefault="009458C8" w:rsidP="00900512">
      <w:pPr>
        <w:spacing w:after="0" w:line="360" w:lineRule="auto"/>
        <w:jc w:val="center"/>
      </w:pPr>
    </w:p>
    <w:p w14:paraId="55228A8E" w14:textId="77777777" w:rsidR="009458C8" w:rsidRPr="006C671C" w:rsidRDefault="009458C8" w:rsidP="00900512">
      <w:pPr>
        <w:spacing w:after="0" w:line="360" w:lineRule="auto"/>
        <w:jc w:val="center"/>
      </w:pPr>
    </w:p>
    <w:p w14:paraId="292A51BD" w14:textId="77777777" w:rsidR="009458C8" w:rsidRPr="006C671C" w:rsidRDefault="009458C8" w:rsidP="00900512">
      <w:pPr>
        <w:spacing w:after="0" w:line="360" w:lineRule="auto"/>
      </w:pPr>
    </w:p>
    <w:p w14:paraId="578E8591" w14:textId="77777777" w:rsidR="009458C8" w:rsidRPr="006C671C" w:rsidRDefault="009458C8" w:rsidP="00900512">
      <w:pPr>
        <w:spacing w:after="0" w:line="360" w:lineRule="auto"/>
        <w:jc w:val="center"/>
      </w:pPr>
    </w:p>
    <w:p w14:paraId="11A6F793" w14:textId="52D907B9" w:rsidR="009458C8" w:rsidRPr="006C671C" w:rsidRDefault="00BB3F05" w:rsidP="00900512">
      <w:pPr>
        <w:spacing w:after="0" w:line="360" w:lineRule="auto"/>
        <w:jc w:val="center"/>
        <w:rPr>
          <w:b/>
          <w:bCs/>
          <w:sz w:val="52"/>
          <w:szCs w:val="52"/>
        </w:rPr>
      </w:pPr>
      <w:r w:rsidRPr="006C671C">
        <w:rPr>
          <w:b/>
          <w:bCs/>
          <w:sz w:val="52"/>
          <w:szCs w:val="52"/>
        </w:rPr>
        <w:t>Kalkulator</w:t>
      </w:r>
    </w:p>
    <w:p w14:paraId="4D748B75" w14:textId="77777777" w:rsidR="009458C8" w:rsidRPr="006C671C" w:rsidRDefault="009458C8" w:rsidP="00900512">
      <w:pPr>
        <w:spacing w:after="0" w:line="360" w:lineRule="auto"/>
      </w:pPr>
    </w:p>
    <w:p w14:paraId="0B16E52B" w14:textId="77777777" w:rsidR="009458C8" w:rsidRPr="006C671C" w:rsidRDefault="009458C8" w:rsidP="00900512">
      <w:pPr>
        <w:spacing w:after="0" w:line="360" w:lineRule="auto"/>
      </w:pPr>
    </w:p>
    <w:p w14:paraId="0862580C" w14:textId="77777777" w:rsidR="009458C8" w:rsidRPr="006C671C" w:rsidRDefault="009458C8" w:rsidP="00900512">
      <w:pPr>
        <w:spacing w:after="0" w:line="360" w:lineRule="auto"/>
      </w:pPr>
    </w:p>
    <w:p w14:paraId="3FD88B64" w14:textId="77777777" w:rsidR="009458C8" w:rsidRPr="006C671C" w:rsidRDefault="009458C8" w:rsidP="00900512">
      <w:pPr>
        <w:spacing w:after="0" w:line="360" w:lineRule="auto"/>
      </w:pPr>
    </w:p>
    <w:p w14:paraId="71685CA8" w14:textId="77777777" w:rsidR="009458C8" w:rsidRPr="006C671C" w:rsidRDefault="009458C8" w:rsidP="00900512">
      <w:pPr>
        <w:spacing w:after="0" w:line="360" w:lineRule="auto"/>
      </w:pPr>
    </w:p>
    <w:p w14:paraId="4BB7975C" w14:textId="77777777" w:rsidR="009458C8" w:rsidRPr="006C671C" w:rsidRDefault="009458C8" w:rsidP="00900512">
      <w:pPr>
        <w:spacing w:after="0" w:line="360" w:lineRule="auto"/>
      </w:pPr>
    </w:p>
    <w:p w14:paraId="5D3687DA" w14:textId="77777777" w:rsidR="009458C8" w:rsidRPr="006C671C" w:rsidRDefault="009458C8" w:rsidP="00900512">
      <w:pPr>
        <w:spacing w:after="0" w:line="360" w:lineRule="auto"/>
      </w:pPr>
    </w:p>
    <w:p w14:paraId="10069176" w14:textId="77777777" w:rsidR="009458C8" w:rsidRPr="006C671C" w:rsidRDefault="009458C8" w:rsidP="00900512">
      <w:pPr>
        <w:spacing w:after="0" w:line="360" w:lineRule="auto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823"/>
        <w:gridCol w:w="5193"/>
      </w:tblGrid>
      <w:tr w:rsidR="009458C8" w:rsidRPr="006C671C" w14:paraId="28EA07A1" w14:textId="77777777" w:rsidTr="005B12F1">
        <w:tc>
          <w:tcPr>
            <w:tcW w:w="3823" w:type="dxa"/>
          </w:tcPr>
          <w:p w14:paraId="6707187B" w14:textId="77777777" w:rsidR="009458C8" w:rsidRPr="006C671C" w:rsidRDefault="009458C8" w:rsidP="00900512">
            <w:pPr>
              <w:spacing w:line="360" w:lineRule="auto"/>
            </w:pPr>
            <w:r w:rsidRPr="006C671C">
              <w:t>Študent(-ka):</w:t>
            </w:r>
          </w:p>
        </w:tc>
        <w:tc>
          <w:tcPr>
            <w:tcW w:w="5193" w:type="dxa"/>
          </w:tcPr>
          <w:p w14:paraId="164324DE" w14:textId="77777777" w:rsidR="009458C8" w:rsidRPr="006C671C" w:rsidRDefault="009458C8" w:rsidP="00900512">
            <w:pPr>
              <w:spacing w:line="360" w:lineRule="auto"/>
            </w:pPr>
            <w:r w:rsidRPr="006C671C">
              <w:t>Matija PAJENK</w:t>
            </w:r>
          </w:p>
        </w:tc>
      </w:tr>
      <w:tr w:rsidR="009458C8" w:rsidRPr="006C671C" w14:paraId="34B5AC0F" w14:textId="77777777" w:rsidTr="005B12F1">
        <w:tc>
          <w:tcPr>
            <w:tcW w:w="3823" w:type="dxa"/>
          </w:tcPr>
          <w:p w14:paraId="3533810F" w14:textId="77777777" w:rsidR="009458C8" w:rsidRPr="006C671C" w:rsidRDefault="009458C8" w:rsidP="00900512">
            <w:pPr>
              <w:spacing w:line="360" w:lineRule="auto"/>
            </w:pPr>
            <w:r w:rsidRPr="006C671C">
              <w:t>Študent(-ka):</w:t>
            </w:r>
          </w:p>
        </w:tc>
        <w:tc>
          <w:tcPr>
            <w:tcW w:w="5193" w:type="dxa"/>
          </w:tcPr>
          <w:p w14:paraId="13EAE090" w14:textId="77777777" w:rsidR="009458C8" w:rsidRPr="006C671C" w:rsidRDefault="009458C8" w:rsidP="00900512">
            <w:pPr>
              <w:spacing w:line="360" w:lineRule="auto"/>
            </w:pPr>
            <w:r w:rsidRPr="006C671C">
              <w:t>Rok ROZMAN MARINČIČ</w:t>
            </w:r>
          </w:p>
        </w:tc>
      </w:tr>
      <w:tr w:rsidR="009458C8" w:rsidRPr="006C671C" w14:paraId="484B2E1A" w14:textId="77777777" w:rsidTr="005B12F1">
        <w:tc>
          <w:tcPr>
            <w:tcW w:w="3823" w:type="dxa"/>
          </w:tcPr>
          <w:p w14:paraId="38969AAF" w14:textId="77777777" w:rsidR="009458C8" w:rsidRPr="006C671C" w:rsidRDefault="009458C8" w:rsidP="00900512">
            <w:pPr>
              <w:spacing w:line="360" w:lineRule="auto"/>
            </w:pPr>
            <w:r w:rsidRPr="006C671C">
              <w:t>Študijski program:</w:t>
            </w:r>
          </w:p>
        </w:tc>
        <w:tc>
          <w:tcPr>
            <w:tcW w:w="5193" w:type="dxa"/>
          </w:tcPr>
          <w:p w14:paraId="04B9003F" w14:textId="77777777" w:rsidR="009458C8" w:rsidRPr="006C671C" w:rsidRDefault="009458C8" w:rsidP="00900512">
            <w:pPr>
              <w:spacing w:line="360" w:lineRule="auto"/>
            </w:pPr>
            <w:r w:rsidRPr="006C671C">
              <w:t>RIT 1 UN</w:t>
            </w:r>
          </w:p>
        </w:tc>
      </w:tr>
      <w:tr w:rsidR="009458C8" w:rsidRPr="006C671C" w14:paraId="757553C6" w14:textId="77777777" w:rsidTr="005B12F1">
        <w:tc>
          <w:tcPr>
            <w:tcW w:w="3823" w:type="dxa"/>
          </w:tcPr>
          <w:p w14:paraId="073484A6" w14:textId="77777777" w:rsidR="009458C8" w:rsidRPr="006C671C" w:rsidRDefault="009458C8" w:rsidP="00900512">
            <w:pPr>
              <w:spacing w:line="360" w:lineRule="auto"/>
            </w:pPr>
          </w:p>
        </w:tc>
        <w:tc>
          <w:tcPr>
            <w:tcW w:w="5193" w:type="dxa"/>
          </w:tcPr>
          <w:p w14:paraId="04D188AF" w14:textId="77777777" w:rsidR="009458C8" w:rsidRPr="006C671C" w:rsidRDefault="009458C8" w:rsidP="00900512">
            <w:pPr>
              <w:spacing w:line="360" w:lineRule="auto"/>
            </w:pPr>
          </w:p>
        </w:tc>
      </w:tr>
      <w:tr w:rsidR="009458C8" w:rsidRPr="006C671C" w14:paraId="49929947" w14:textId="77777777" w:rsidTr="005B12F1">
        <w:tc>
          <w:tcPr>
            <w:tcW w:w="3823" w:type="dxa"/>
          </w:tcPr>
          <w:p w14:paraId="311BC798" w14:textId="77777777" w:rsidR="009458C8" w:rsidRPr="006C671C" w:rsidRDefault="009458C8" w:rsidP="00900512">
            <w:pPr>
              <w:spacing w:line="360" w:lineRule="auto"/>
            </w:pPr>
            <w:r w:rsidRPr="006C671C">
              <w:t>Mentor(-ica):</w:t>
            </w:r>
          </w:p>
        </w:tc>
        <w:tc>
          <w:tcPr>
            <w:tcW w:w="5193" w:type="dxa"/>
          </w:tcPr>
          <w:p w14:paraId="11C4E505" w14:textId="77777777" w:rsidR="009458C8" w:rsidRPr="006C671C" w:rsidRDefault="009458C8" w:rsidP="00900512">
            <w:pPr>
              <w:spacing w:line="360" w:lineRule="auto"/>
            </w:pPr>
            <w:r w:rsidRPr="006C671C">
              <w:t>Doc. dr. Petra Povalej Bržan, prof. rač. z. mat.</w:t>
            </w:r>
          </w:p>
        </w:tc>
      </w:tr>
    </w:tbl>
    <w:p w14:paraId="180F15EE" w14:textId="77777777" w:rsidR="009458C8" w:rsidRPr="006C671C" w:rsidRDefault="009458C8" w:rsidP="00900512">
      <w:pPr>
        <w:spacing w:after="0" w:line="360" w:lineRule="auto"/>
      </w:pPr>
    </w:p>
    <w:p w14:paraId="15C91CD6" w14:textId="77777777" w:rsidR="009458C8" w:rsidRPr="006C671C" w:rsidRDefault="009458C8" w:rsidP="00900512">
      <w:pPr>
        <w:spacing w:after="0" w:line="360" w:lineRule="auto"/>
      </w:pPr>
    </w:p>
    <w:p w14:paraId="5F63FB42" w14:textId="523837AA" w:rsidR="009458C8" w:rsidRPr="006C671C" w:rsidRDefault="009458C8" w:rsidP="00900512">
      <w:pPr>
        <w:spacing w:after="0" w:line="360" w:lineRule="auto"/>
        <w:jc w:val="center"/>
      </w:pPr>
      <w:r w:rsidRPr="006C671C">
        <w:t>Maribor, januar 2023</w:t>
      </w:r>
    </w:p>
    <w:p w14:paraId="51BC4D53" w14:textId="77777777" w:rsidR="00BB3F05" w:rsidRPr="006C671C" w:rsidRDefault="00BB3F05" w:rsidP="00900512">
      <w:pPr>
        <w:spacing w:after="0" w:line="360" w:lineRule="auto"/>
        <w:jc w:val="center"/>
      </w:pPr>
    </w:p>
    <w:sdt>
      <w:sdtPr>
        <w:rPr>
          <w:rFonts w:asciiTheme="minorHAnsi" w:eastAsiaTheme="minorHAnsi" w:hAnsiTheme="minorHAnsi" w:cstheme="minorBidi"/>
          <w:color w:val="auto"/>
          <w:sz w:val="24"/>
          <w:szCs w:val="22"/>
          <w:lang w:val="sl-SI"/>
        </w:rPr>
        <w:id w:val="-110095134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2BFA5CEF" w14:textId="66F001DD" w:rsidR="00AC7C83" w:rsidRPr="006C671C" w:rsidRDefault="00AC7C83" w:rsidP="00900512">
          <w:pPr>
            <w:pStyle w:val="TOCHeading"/>
            <w:spacing w:line="360" w:lineRule="auto"/>
            <w:rPr>
              <w:color w:val="auto"/>
              <w:lang w:val="sl-SI"/>
            </w:rPr>
          </w:pPr>
          <w:r w:rsidRPr="006C671C">
            <w:rPr>
              <w:color w:val="auto"/>
              <w:lang w:val="sl-SI"/>
            </w:rPr>
            <w:t>Kazalo</w:t>
          </w:r>
        </w:p>
        <w:p w14:paraId="30F8F706" w14:textId="14917658" w:rsidR="00B72AF6" w:rsidRDefault="00AC7C83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r w:rsidRPr="006C671C">
            <w:fldChar w:fldCharType="begin"/>
          </w:r>
          <w:r w:rsidRPr="006C671C">
            <w:instrText xml:space="preserve"> TOC \o "1-3" \h \z \u </w:instrText>
          </w:r>
          <w:r w:rsidRPr="006C671C">
            <w:fldChar w:fldCharType="separate"/>
          </w:r>
          <w:hyperlink w:anchor="_Toc124421961" w:history="1">
            <w:r w:rsidR="00B72AF6" w:rsidRPr="00EE05DF">
              <w:rPr>
                <w:rStyle w:val="Hyperlink"/>
                <w:rFonts w:cs="Times New Roman"/>
                <w:noProof/>
              </w:rPr>
              <w:t>1</w:t>
            </w:r>
            <w:r w:rsidR="00B72AF6">
              <w:rPr>
                <w:rFonts w:eastAsiaTheme="minorEastAsia"/>
                <w:noProof/>
                <w:sz w:val="22"/>
                <w:lang/>
              </w:rPr>
              <w:tab/>
            </w:r>
            <w:r w:rsidR="00B72AF6" w:rsidRPr="00EE05DF">
              <w:rPr>
                <w:rStyle w:val="Hyperlink"/>
                <w:noProof/>
              </w:rPr>
              <w:t>Uvod</w:t>
            </w:r>
            <w:r w:rsidR="00B72AF6">
              <w:rPr>
                <w:noProof/>
                <w:webHidden/>
              </w:rPr>
              <w:tab/>
            </w:r>
            <w:r w:rsidR="00B72AF6">
              <w:rPr>
                <w:noProof/>
                <w:webHidden/>
              </w:rPr>
              <w:fldChar w:fldCharType="begin"/>
            </w:r>
            <w:r w:rsidR="00B72AF6">
              <w:rPr>
                <w:noProof/>
                <w:webHidden/>
              </w:rPr>
              <w:instrText xml:space="preserve"> PAGEREF _Toc124421961 \h </w:instrText>
            </w:r>
            <w:r w:rsidR="00B72AF6">
              <w:rPr>
                <w:noProof/>
                <w:webHidden/>
              </w:rPr>
            </w:r>
            <w:r w:rsidR="00B72AF6">
              <w:rPr>
                <w:noProof/>
                <w:webHidden/>
              </w:rPr>
              <w:fldChar w:fldCharType="separate"/>
            </w:r>
            <w:r w:rsidR="00B72AF6">
              <w:rPr>
                <w:noProof/>
                <w:webHidden/>
              </w:rPr>
              <w:t>1</w:t>
            </w:r>
            <w:r w:rsidR="00B72AF6">
              <w:rPr>
                <w:noProof/>
                <w:webHidden/>
              </w:rPr>
              <w:fldChar w:fldCharType="end"/>
            </w:r>
          </w:hyperlink>
        </w:p>
        <w:p w14:paraId="5A297ED7" w14:textId="6CB93E8C" w:rsidR="00B72AF6" w:rsidRDefault="00B72AF6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21962" w:history="1">
            <w:r w:rsidRPr="00EE05DF">
              <w:rPr>
                <w:rStyle w:val="Hyperlink"/>
                <w:rFonts w:cs="Times New Roman"/>
                <w:noProof/>
              </w:rPr>
              <w:t>2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EE05DF">
              <w:rPr>
                <w:rStyle w:val="Hyperlink"/>
                <w:noProof/>
              </w:rPr>
              <w:t>Načrtovanj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219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4F3D9E6" w14:textId="419736E7" w:rsidR="00B72AF6" w:rsidRDefault="00B72AF6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21963" w:history="1">
            <w:r w:rsidRPr="00EE05DF">
              <w:rPr>
                <w:rStyle w:val="Hyperlink"/>
                <w:rFonts w:cs="Times New Roman"/>
                <w:noProof/>
              </w:rPr>
              <w:t>2.1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EE05DF">
              <w:rPr>
                <w:rStyle w:val="Hyperlink"/>
                <w:noProof/>
              </w:rPr>
              <w:t>Psevdokod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219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FAED3A" w14:textId="108A6ED9" w:rsidR="00B72AF6" w:rsidRDefault="00B72AF6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21964" w:history="1">
            <w:r w:rsidRPr="00EE05DF">
              <w:rPr>
                <w:rStyle w:val="Hyperlink"/>
                <w:rFonts w:cs="Times New Roman"/>
                <w:noProof/>
              </w:rPr>
              <w:t>2.2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EE05DF">
              <w:rPr>
                <w:rStyle w:val="Hyperlink"/>
                <w:noProof/>
              </w:rPr>
              <w:t>Diagram pote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219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6B850A" w14:textId="667FF608" w:rsidR="00B72AF6" w:rsidRDefault="00B72AF6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21965" w:history="1">
            <w:r w:rsidRPr="00EE05DF">
              <w:rPr>
                <w:rStyle w:val="Hyperlink"/>
                <w:rFonts w:cs="Times New Roman"/>
                <w:noProof/>
              </w:rPr>
              <w:t>3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EE05DF">
              <w:rPr>
                <w:rStyle w:val="Hyperlink"/>
                <w:noProof/>
              </w:rPr>
              <w:t>HTM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219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DBA89A" w14:textId="4B548752" w:rsidR="00B72AF6" w:rsidRDefault="00B72AF6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21966" w:history="1">
            <w:r w:rsidRPr="00EE05DF">
              <w:rPr>
                <w:rStyle w:val="Hyperlink"/>
                <w:rFonts w:cs="Times New Roman"/>
                <w:noProof/>
              </w:rPr>
              <w:t>3.1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EE05DF">
              <w:rPr>
                <w:rStyle w:val="Hyperlink"/>
                <w:noProof/>
              </w:rPr>
              <w:t>Načr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219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DFD8DD" w14:textId="21565695" w:rsidR="00B72AF6" w:rsidRDefault="00B72AF6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21967" w:history="1">
            <w:r w:rsidRPr="00EE05DF">
              <w:rPr>
                <w:rStyle w:val="Hyperlink"/>
                <w:rFonts w:cs="Times New Roman"/>
                <w:noProof/>
              </w:rPr>
              <w:t>3.2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EE05DF">
              <w:rPr>
                <w:rStyle w:val="Hyperlink"/>
                <w:noProof/>
              </w:rPr>
              <w:t>Element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219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8F639D" w14:textId="3DC7DF05" w:rsidR="00B72AF6" w:rsidRDefault="00B72AF6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21968" w:history="1">
            <w:r w:rsidRPr="00EE05DF">
              <w:rPr>
                <w:rStyle w:val="Hyperlink"/>
                <w:rFonts w:cs="Times New Roman"/>
                <w:noProof/>
              </w:rPr>
              <w:t>4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EE05DF">
              <w:rPr>
                <w:rStyle w:val="Hyperlink"/>
                <w:noProof/>
              </w:rPr>
              <w:t>CS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219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ED42E5" w14:textId="16B215ED" w:rsidR="00B72AF6" w:rsidRDefault="00B72AF6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21969" w:history="1">
            <w:r w:rsidRPr="00EE05DF">
              <w:rPr>
                <w:rStyle w:val="Hyperlink"/>
                <w:rFonts w:cs="Times New Roman"/>
                <w:noProof/>
              </w:rPr>
              <w:t>4.1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EE05DF">
              <w:rPr>
                <w:rStyle w:val="Hyperlink"/>
                <w:noProof/>
              </w:rPr>
              <w:t>Obli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219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2C2242" w14:textId="2F0A87F5" w:rsidR="00B72AF6" w:rsidRDefault="00B72AF6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21970" w:history="1">
            <w:r w:rsidRPr="00EE05DF">
              <w:rPr>
                <w:rStyle w:val="Hyperlink"/>
                <w:rFonts w:cs="Times New Roman"/>
                <w:noProof/>
              </w:rPr>
              <w:t>4.2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EE05DF">
              <w:rPr>
                <w:rStyle w:val="Hyperlink"/>
                <w:noProof/>
              </w:rPr>
              <w:t>Prilagodljivo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219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2B1A5D" w14:textId="100ABFB5" w:rsidR="00B72AF6" w:rsidRDefault="00B72AF6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21971" w:history="1">
            <w:r w:rsidRPr="00EE05DF">
              <w:rPr>
                <w:rStyle w:val="Hyperlink"/>
                <w:rFonts w:cs="Times New Roman"/>
                <w:noProof/>
              </w:rPr>
              <w:t>5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EE05DF">
              <w:rPr>
                <w:rStyle w:val="Hyperlink"/>
                <w:noProof/>
              </w:rPr>
              <w:t>JavaScrip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219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9F3A34" w14:textId="18816A55" w:rsidR="00B72AF6" w:rsidRDefault="00B72AF6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21972" w:history="1">
            <w:r w:rsidRPr="00EE05DF">
              <w:rPr>
                <w:rStyle w:val="Hyperlink"/>
                <w:rFonts w:cs="Times New Roman"/>
                <w:noProof/>
              </w:rPr>
              <w:t>5.1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EE05DF">
              <w:rPr>
                <w:rStyle w:val="Hyperlink"/>
                <w:noProof/>
              </w:rPr>
              <w:t>Računske operacij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219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889D42" w14:textId="52DB2CCE" w:rsidR="00B72AF6" w:rsidRDefault="00B72AF6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21973" w:history="1">
            <w:r w:rsidRPr="00EE05DF">
              <w:rPr>
                <w:rStyle w:val="Hyperlink"/>
                <w:rFonts w:cs="Times New Roman"/>
                <w:noProof/>
              </w:rPr>
              <w:t>5.2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EE05DF">
              <w:rPr>
                <w:rStyle w:val="Hyperlink"/>
                <w:noProof/>
              </w:rPr>
              <w:t>Prednost operacij in oklepaj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219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05A194" w14:textId="2D747201" w:rsidR="00B72AF6" w:rsidRDefault="00B72AF6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21974" w:history="1">
            <w:r w:rsidRPr="00EE05DF">
              <w:rPr>
                <w:rStyle w:val="Hyperlink"/>
                <w:rFonts w:cs="Times New Roman"/>
                <w:noProof/>
              </w:rPr>
              <w:t>5.3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EE05DF">
              <w:rPr>
                <w:rStyle w:val="Hyperlink"/>
                <w:noProof/>
              </w:rPr>
              <w:t>Vpis celotnega račun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219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1471DF" w14:textId="29CEC822" w:rsidR="00B72AF6" w:rsidRDefault="00B72AF6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21975" w:history="1">
            <w:r w:rsidRPr="00EE05DF">
              <w:rPr>
                <w:rStyle w:val="Hyperlink"/>
                <w:rFonts w:cs="Times New Roman"/>
                <w:noProof/>
              </w:rPr>
              <w:t>5.4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EE05DF">
              <w:rPr>
                <w:rStyle w:val="Hyperlink"/>
                <w:noProof/>
              </w:rPr>
              <w:t>Pretvarjanje števil med številskimi sistem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219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61604F" w14:textId="0B06838D" w:rsidR="00B72AF6" w:rsidRDefault="00B72AF6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21976" w:history="1">
            <w:r w:rsidRPr="00EE05DF">
              <w:rPr>
                <w:rStyle w:val="Hyperlink"/>
                <w:rFonts w:cs="Times New Roman"/>
                <w:noProof/>
              </w:rPr>
              <w:t>5.5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EE05DF">
              <w:rPr>
                <w:rStyle w:val="Hyperlink"/>
                <w:noProof/>
              </w:rPr>
              <w:t>Uporaba logičnih vra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219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B8B0E7" w14:textId="47F65BE5" w:rsidR="00B72AF6" w:rsidRDefault="00B72AF6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21977" w:history="1">
            <w:r w:rsidRPr="00EE05DF">
              <w:rPr>
                <w:rStyle w:val="Hyperlink"/>
                <w:rFonts w:cs="Times New Roman"/>
                <w:noProof/>
              </w:rPr>
              <w:t>5.6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EE05DF">
              <w:rPr>
                <w:rStyle w:val="Hyperlink"/>
                <w:noProof/>
              </w:rPr>
              <w:t>Branje iz datotek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219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6797EF" w14:textId="7A1BF287" w:rsidR="00B72AF6" w:rsidRDefault="00B72AF6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21978" w:history="1">
            <w:r w:rsidRPr="00EE05DF">
              <w:rPr>
                <w:rStyle w:val="Hyperlink"/>
                <w:rFonts w:cs="Times New Roman"/>
                <w:noProof/>
              </w:rPr>
              <w:t>6</w:t>
            </w:r>
            <w:r>
              <w:rPr>
                <w:rFonts w:eastAsiaTheme="minorEastAsia"/>
                <w:noProof/>
                <w:sz w:val="22"/>
                <w:lang/>
              </w:rPr>
              <w:tab/>
            </w:r>
            <w:r w:rsidRPr="00EE05DF">
              <w:rPr>
                <w:rStyle w:val="Hyperlink"/>
                <w:noProof/>
              </w:rPr>
              <w:t>Vir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219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3C9C24" w14:textId="34A5D42B" w:rsidR="00B72AF6" w:rsidRDefault="00B72AF6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sz w:val="22"/>
              <w:lang/>
            </w:rPr>
          </w:pPr>
          <w:hyperlink w:anchor="_Toc124421979" w:history="1">
            <w:r w:rsidRPr="00EE05DF">
              <w:rPr>
                <w:rStyle w:val="Hyperlink"/>
                <w:noProof/>
              </w:rPr>
              <w:t>Prilo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244219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CC0CD9" w14:textId="1C3EF5B6" w:rsidR="00AC7C83" w:rsidRPr="006C671C" w:rsidRDefault="00AC7C83" w:rsidP="00900512">
          <w:pPr>
            <w:spacing w:line="360" w:lineRule="auto"/>
          </w:pPr>
          <w:r w:rsidRPr="006C671C">
            <w:rPr>
              <w:b/>
              <w:bCs/>
              <w:noProof/>
            </w:rPr>
            <w:fldChar w:fldCharType="end"/>
          </w:r>
        </w:p>
      </w:sdtContent>
    </w:sdt>
    <w:p w14:paraId="28FD109C" w14:textId="77777777" w:rsidR="00E3758D" w:rsidRPr="006C671C" w:rsidRDefault="00E3758D" w:rsidP="00900512">
      <w:pPr>
        <w:spacing w:line="360" w:lineRule="auto"/>
        <w:jc w:val="left"/>
      </w:pPr>
    </w:p>
    <w:p w14:paraId="5008D155" w14:textId="1D783E5C" w:rsidR="004C56AC" w:rsidRPr="006C671C" w:rsidRDefault="004C56AC" w:rsidP="00900512">
      <w:pPr>
        <w:spacing w:line="360" w:lineRule="auto"/>
        <w:jc w:val="left"/>
        <w:sectPr w:rsidR="004C56AC" w:rsidRPr="006C671C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B48472E" w14:textId="12BA97A8" w:rsidR="00616ED6" w:rsidRPr="006C671C" w:rsidRDefault="00C753CC" w:rsidP="00900512">
      <w:pPr>
        <w:pStyle w:val="Heading1"/>
        <w:spacing w:line="360" w:lineRule="auto"/>
      </w:pPr>
      <w:bookmarkStart w:id="0" w:name="_Toc124421961"/>
      <w:r w:rsidRPr="006C671C">
        <w:lastRenderedPageBreak/>
        <w:t>U</w:t>
      </w:r>
      <w:r w:rsidR="0050481B" w:rsidRPr="006C671C">
        <w:t>vod</w:t>
      </w:r>
      <w:bookmarkEnd w:id="0"/>
    </w:p>
    <w:p w14:paraId="797C6827" w14:textId="35CBC7C3" w:rsidR="003B633D" w:rsidRPr="006C671C" w:rsidRDefault="0000150B" w:rsidP="00900512">
      <w:pPr>
        <w:spacing w:line="360" w:lineRule="auto"/>
        <w:jc w:val="left"/>
        <w:rPr>
          <w:rFonts w:asciiTheme="majorHAnsi" w:eastAsiaTheme="majorEastAsia" w:hAnsiTheme="majorHAnsi" w:cstheme="majorBidi"/>
          <w:b/>
          <w:sz w:val="36"/>
          <w:szCs w:val="32"/>
        </w:rPr>
      </w:pPr>
      <w:r w:rsidRPr="006C671C">
        <w:t xml:space="preserve">Naloga </w:t>
      </w:r>
      <w:r w:rsidR="006A3E86" w:rsidRPr="006C671C">
        <w:t xml:space="preserve">opisuje </w:t>
      </w:r>
      <w:r w:rsidR="006E1C4E" w:rsidRPr="006C671C">
        <w:t xml:space="preserve">zgradbo in delovanje </w:t>
      </w:r>
      <w:r w:rsidR="006A3E86" w:rsidRPr="006C671C">
        <w:t>program</w:t>
      </w:r>
      <w:r w:rsidR="006E1C4E" w:rsidRPr="006C671C">
        <w:t>a</w:t>
      </w:r>
      <w:r w:rsidR="006A3E86" w:rsidRPr="006C671C">
        <w:t>, ki je zmožen računati števila, pretvarjati med številskimi sistemi ter izvajati logične operacije.</w:t>
      </w:r>
      <w:r w:rsidR="006E1C4E" w:rsidRPr="006C671C">
        <w:t xml:space="preserve"> </w:t>
      </w:r>
      <w:r w:rsidR="00CD756A" w:rsidRPr="006C671C">
        <w:t>Program je v obliki spletne aplikacije, kjer</w:t>
      </w:r>
      <w:r w:rsidR="00EF712A" w:rsidRPr="006C671C">
        <w:t xml:space="preserve"> zgradbo določa HTML, obliko CSS in logiko JavaScript.</w:t>
      </w:r>
      <w:r w:rsidR="003B633D" w:rsidRPr="006C671C">
        <w:br w:type="page"/>
      </w:r>
    </w:p>
    <w:p w14:paraId="337C3777" w14:textId="644055F7" w:rsidR="00DE1BAE" w:rsidRPr="006C671C" w:rsidRDefault="00DE1BAE" w:rsidP="00900512">
      <w:pPr>
        <w:pStyle w:val="Heading1"/>
        <w:spacing w:line="360" w:lineRule="auto"/>
      </w:pPr>
      <w:bookmarkStart w:id="1" w:name="_Toc124421962"/>
      <w:r w:rsidRPr="006C671C">
        <w:lastRenderedPageBreak/>
        <w:t>Načrtovanje</w:t>
      </w:r>
      <w:bookmarkEnd w:id="1"/>
    </w:p>
    <w:p w14:paraId="132ECA30" w14:textId="20DB92D8" w:rsidR="00363BCD" w:rsidRPr="006C671C" w:rsidRDefault="00363BCD" w:rsidP="00900512">
      <w:pPr>
        <w:pStyle w:val="Heading2"/>
        <w:spacing w:line="360" w:lineRule="auto"/>
      </w:pPr>
      <w:bookmarkStart w:id="2" w:name="_Toc124421963"/>
      <w:r w:rsidRPr="006C671C">
        <w:t>Psevdokoda</w:t>
      </w:r>
      <w:bookmarkEnd w:id="2"/>
    </w:p>
    <w:p w14:paraId="7A60D993" w14:textId="70EFC4C3" w:rsidR="00C26F08" w:rsidRPr="006C671C" w:rsidRDefault="00B949FB" w:rsidP="00C26F08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>Izberemo vrsto računala preko radio gumba</w:t>
      </w:r>
    </w:p>
    <w:p w14:paraId="6457C4BA" w14:textId="300CAA58" w:rsidR="00C26F08" w:rsidRPr="006C671C" w:rsidRDefault="00C26F08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>Ob pritisku gumba z oznako "Vnos preko Tipkovnice" omogočimo vnos preko tipkovnice, privzeto izklopljeno</w:t>
      </w:r>
    </w:p>
    <w:p w14:paraId="0D67BDE6" w14:textId="2A024C19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če izberemo </w:t>
      </w:r>
      <w:r w:rsidR="00E40B5C" w:rsidRPr="006C671C">
        <w:rPr>
          <w:i/>
          <w:iCs/>
          <w:sz w:val="20"/>
          <w:szCs w:val="20"/>
        </w:rPr>
        <w:t>A</w:t>
      </w:r>
      <w:r w:rsidRPr="006C671C">
        <w:rPr>
          <w:i/>
          <w:iCs/>
          <w:sz w:val="20"/>
          <w:szCs w:val="20"/>
        </w:rPr>
        <w:t>ritmetično:</w:t>
      </w:r>
    </w:p>
    <w:p w14:paraId="1DF06D2A" w14:textId="5BF3D5FE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če vna</w:t>
      </w:r>
      <w:r w:rsidR="00C26F08" w:rsidRPr="006C671C">
        <w:rPr>
          <w:i/>
          <w:iCs/>
          <w:sz w:val="20"/>
          <w:szCs w:val="20"/>
        </w:rPr>
        <w:t>š</w:t>
      </w:r>
      <w:r w:rsidRPr="006C671C">
        <w:rPr>
          <w:i/>
          <w:iCs/>
          <w:sz w:val="20"/>
          <w:szCs w:val="20"/>
        </w:rPr>
        <w:t>amo račune ročno</w:t>
      </w:r>
    </w:p>
    <w:p w14:paraId="2B989FFA" w14:textId="707E1586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vnesemo poljubno dolg račun v polje za računanje, </w:t>
      </w:r>
      <w:r w:rsidR="00C26F08" w:rsidRPr="006C671C">
        <w:rPr>
          <w:i/>
          <w:iCs/>
          <w:sz w:val="20"/>
          <w:szCs w:val="20"/>
        </w:rPr>
        <w:t>a</w:t>
      </w:r>
      <w:r w:rsidRPr="006C671C">
        <w:rPr>
          <w:i/>
          <w:iCs/>
          <w:sz w:val="20"/>
          <w:szCs w:val="20"/>
        </w:rPr>
        <w:t xml:space="preserve"> upoštevamo pravilnost zapisa</w:t>
      </w:r>
    </w:p>
    <w:p w14:paraId="193E0ABF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sicer</w:t>
      </w:r>
    </w:p>
    <w:p w14:paraId="7C2EFB74" w14:textId="21034B18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račune naložimo preko gumba "</w:t>
      </w:r>
      <w:r w:rsidR="00301E21" w:rsidRPr="006C671C">
        <w:rPr>
          <w:i/>
          <w:iCs/>
          <w:sz w:val="20"/>
          <w:szCs w:val="20"/>
        </w:rPr>
        <w:t>I</w:t>
      </w:r>
      <w:r w:rsidR="0020396D" w:rsidRPr="006C671C">
        <w:rPr>
          <w:i/>
          <w:iCs/>
          <w:sz w:val="20"/>
          <w:szCs w:val="20"/>
        </w:rPr>
        <w:t>zberi datoteko</w:t>
      </w:r>
      <w:r w:rsidRPr="006C671C">
        <w:rPr>
          <w:i/>
          <w:iCs/>
          <w:sz w:val="20"/>
          <w:szCs w:val="20"/>
        </w:rPr>
        <w:t>", ki sprejema tekstovne datoteke</w:t>
      </w:r>
    </w:p>
    <w:p w14:paraId="31718894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iz izbrane datoteke prebere račune v obliki niza</w:t>
      </w:r>
    </w:p>
    <w:p w14:paraId="6B915DEB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nize doda v prvi stolpec tabele</w:t>
      </w:r>
    </w:p>
    <w:p w14:paraId="42CCFD80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v drugem stolpcu tabele je gumb "vstavi", ki vstavi izbrani račun v polje za računanje</w:t>
      </w:r>
    </w:p>
    <w:p w14:paraId="4D25FE87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ko imamo v polju za računanje željen račun, kliknemo gumb '='</w:t>
      </w:r>
    </w:p>
    <w:p w14:paraId="45A25184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vredonst polja se shrani v niz</w:t>
      </w:r>
    </w:p>
    <w:p w14:paraId="7F1E11F0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če niz vsebuje oklepaje</w:t>
      </w:r>
    </w:p>
    <w:p w14:paraId="3FA30DFD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rešimo vrednost znotraj oklepajev</w:t>
      </w:r>
    </w:p>
    <w:p w14:paraId="6D5C68AA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v nizu zamenjamo podniz z oklepaji z rešeno vrednostjo</w:t>
      </w:r>
    </w:p>
    <w:p w14:paraId="0D284616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postopek ponovimo dokler imamo oklepaje</w:t>
      </w:r>
    </w:p>
    <w:p w14:paraId="5D156513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če niz vsebuje korene</w:t>
      </w:r>
    </w:p>
    <w:p w14:paraId="18D374C1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podniz z korenskim zapisom zamenjamo z zapisu v obliki eksponenta - x^(1/2)</w:t>
      </w:r>
    </w:p>
    <w:p w14:paraId="0332C458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postopek ponovimo dokler imamo korene</w:t>
      </w:r>
    </w:p>
    <w:p w14:paraId="4DA3083C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če niz vsebuje eksponente</w:t>
      </w:r>
    </w:p>
    <w:p w14:paraId="027FBC58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rešimo vrednost ekponeta</w:t>
      </w:r>
    </w:p>
    <w:p w14:paraId="79693E94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v nizu zamenjamo podniz eksponeta z rešeno vrednostjo</w:t>
      </w:r>
    </w:p>
    <w:p w14:paraId="55929FF7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postopek ponovimo dokler imamo eksponente</w:t>
      </w:r>
    </w:p>
    <w:p w14:paraId="750F9C5F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če niz vsebuje množenje ali deljenje</w:t>
      </w:r>
    </w:p>
    <w:p w14:paraId="72EED9F3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dokler se v nizu pojavi množenje ali deljenje</w:t>
      </w:r>
    </w:p>
    <w:p w14:paraId="502C3FC7" w14:textId="21E38568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    preverimo</w:t>
      </w:r>
      <w:r w:rsidR="00E53D70" w:rsidRPr="006C671C">
        <w:rPr>
          <w:i/>
          <w:iCs/>
          <w:sz w:val="20"/>
          <w:szCs w:val="20"/>
        </w:rPr>
        <w:t>,</w:t>
      </w:r>
      <w:r w:rsidRPr="006C671C">
        <w:rPr>
          <w:i/>
          <w:iCs/>
          <w:sz w:val="20"/>
          <w:szCs w:val="20"/>
        </w:rPr>
        <w:t xml:space="preserve"> katera operacija se pojavi prej</w:t>
      </w:r>
    </w:p>
    <w:p w14:paraId="4C97A2EA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    če se množenje </w:t>
      </w:r>
    </w:p>
    <w:p w14:paraId="7051BAE1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        rešimo vrednost množenja</w:t>
      </w:r>
    </w:p>
    <w:p w14:paraId="0A7B3BB5" w14:textId="79CDA7B4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        v nizu zamenjamo podniz zmno</w:t>
      </w:r>
      <w:r w:rsidR="00E53D70" w:rsidRPr="006C671C">
        <w:rPr>
          <w:i/>
          <w:iCs/>
          <w:sz w:val="20"/>
          <w:szCs w:val="20"/>
        </w:rPr>
        <w:t>ž</w:t>
      </w:r>
      <w:r w:rsidRPr="006C671C">
        <w:rPr>
          <w:i/>
          <w:iCs/>
          <w:sz w:val="20"/>
          <w:szCs w:val="20"/>
        </w:rPr>
        <w:t>ka z rešeno vrednostjo</w:t>
      </w:r>
    </w:p>
    <w:p w14:paraId="34AE4CDF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    če se deljenje</w:t>
      </w:r>
    </w:p>
    <w:p w14:paraId="1DC7D0BE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        rešimo vrednost deljenja</w:t>
      </w:r>
    </w:p>
    <w:p w14:paraId="159FD8AD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        v nizu zamnejamo podniz deljenja z rešeno vrednostjo</w:t>
      </w:r>
    </w:p>
    <w:p w14:paraId="30481B8C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če niz vsebuje seštevanje ali odštevanje</w:t>
      </w:r>
    </w:p>
    <w:p w14:paraId="395DB1EE" w14:textId="43773013" w:rsidR="00B949FB" w:rsidRPr="006C671C" w:rsidRDefault="00B949FB" w:rsidP="0078623D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</w:t>
      </w:r>
      <w:r w:rsidR="0078623D" w:rsidRPr="006C671C">
        <w:rPr>
          <w:i/>
          <w:iCs/>
          <w:sz w:val="20"/>
          <w:szCs w:val="20"/>
        </w:rPr>
        <w:t xml:space="preserve">rešimo vrednosti </w:t>
      </w:r>
      <w:r w:rsidR="00FE56C1" w:rsidRPr="006C671C">
        <w:rPr>
          <w:i/>
          <w:iCs/>
          <w:sz w:val="20"/>
          <w:szCs w:val="20"/>
        </w:rPr>
        <w:t>preostalega računa</w:t>
      </w:r>
    </w:p>
    <w:p w14:paraId="5A7FD5A5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končni rezultat izpišemo v polju za računanje</w:t>
      </w:r>
    </w:p>
    <w:p w14:paraId="75340124" w14:textId="1F720E75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>Sicer izberemo Logično</w:t>
      </w:r>
      <w:r w:rsidR="00FE56C1" w:rsidRPr="006C671C">
        <w:rPr>
          <w:i/>
          <w:iCs/>
          <w:sz w:val="20"/>
          <w:szCs w:val="20"/>
        </w:rPr>
        <w:t>:</w:t>
      </w:r>
    </w:p>
    <w:p w14:paraId="53F1A5F0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zgorniji gumbi z oznakami 'BIN', 'OCT', 'DEC' in 'HEX' predstavljajo številski sistem za vhodne podatke,</w:t>
      </w:r>
    </w:p>
    <w:p w14:paraId="7877D4D5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spodnji gumbi z oznakami 'BIN', 'OCT', 'DEC' in 'HEX' pa predstavljajo številski sistem za izhodne podatke,</w:t>
      </w:r>
    </w:p>
    <w:p w14:paraId="282CD7C1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če vnasamo izjave ročno</w:t>
      </w:r>
    </w:p>
    <w:p w14:paraId="5B5DE200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vnesemo poljubno dolgo izjavo v polje za izjave, vendar upoštevamo pravilnost zapisa</w:t>
      </w:r>
    </w:p>
    <w:p w14:paraId="3BB40081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sicer</w:t>
      </w:r>
    </w:p>
    <w:p w14:paraId="03841AED" w14:textId="4987083E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izjave naložimo preko gumba "</w:t>
      </w:r>
      <w:r w:rsidR="00301E21" w:rsidRPr="006C671C">
        <w:rPr>
          <w:i/>
          <w:iCs/>
          <w:sz w:val="20"/>
          <w:szCs w:val="20"/>
        </w:rPr>
        <w:t>I</w:t>
      </w:r>
      <w:r w:rsidR="00247023" w:rsidRPr="006C671C">
        <w:rPr>
          <w:i/>
          <w:iCs/>
          <w:sz w:val="20"/>
          <w:szCs w:val="20"/>
        </w:rPr>
        <w:t>zberi datoteko</w:t>
      </w:r>
      <w:r w:rsidRPr="006C671C">
        <w:rPr>
          <w:i/>
          <w:iCs/>
          <w:sz w:val="20"/>
          <w:szCs w:val="20"/>
        </w:rPr>
        <w:t>", ki sprejema tekstovne datoteke</w:t>
      </w:r>
    </w:p>
    <w:p w14:paraId="7E09A333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iz izbrane datoteke prebere izjave v obliki niza</w:t>
      </w:r>
    </w:p>
    <w:p w14:paraId="52C6E911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nize doda v prvi stolpec tabele</w:t>
      </w:r>
    </w:p>
    <w:p w14:paraId="33E80FA9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v drugem stolpcu tabele je gumb "vstavi", ki vstavi izbrano izjavo v polje za izjave</w:t>
      </w:r>
    </w:p>
    <w:p w14:paraId="68ADA21B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ko imamo v polju željeno izjavo, kliknemo gumb '='</w:t>
      </w:r>
    </w:p>
    <w:p w14:paraId="6830CC3C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vredonst polja se shrani v niz</w:t>
      </w:r>
    </w:p>
    <w:p w14:paraId="3317FF40" w14:textId="77777777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če niz vsebuje logične operacije</w:t>
      </w:r>
    </w:p>
    <w:p w14:paraId="3AA811D8" w14:textId="68AC81A0" w:rsidR="00B949FB" w:rsidRPr="006C671C" w:rsidRDefault="00B949FB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 </w:t>
      </w:r>
      <w:r w:rsidR="001D3E91" w:rsidRPr="006C671C">
        <w:rPr>
          <w:i/>
          <w:iCs/>
          <w:sz w:val="20"/>
          <w:szCs w:val="20"/>
        </w:rPr>
        <w:t xml:space="preserve">prvo </w:t>
      </w:r>
      <w:r w:rsidR="00273317" w:rsidRPr="006C671C">
        <w:rPr>
          <w:i/>
          <w:iCs/>
          <w:sz w:val="20"/>
          <w:szCs w:val="20"/>
        </w:rPr>
        <w:t>rešimo</w:t>
      </w:r>
      <w:r w:rsidR="001D3E91" w:rsidRPr="006C671C">
        <w:rPr>
          <w:i/>
          <w:iCs/>
          <w:sz w:val="20"/>
          <w:szCs w:val="20"/>
        </w:rPr>
        <w:t xml:space="preserve"> logični NOT</w:t>
      </w:r>
    </w:p>
    <w:p w14:paraId="24132786" w14:textId="3A619095" w:rsidR="00BA07F7" w:rsidRPr="006C671C" w:rsidRDefault="00BA07F7" w:rsidP="00B949FB">
      <w:pPr>
        <w:spacing w:after="0" w:line="240" w:lineRule="auto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 nato</w:t>
      </w:r>
      <w:r w:rsidR="00273317" w:rsidRPr="006C671C">
        <w:rPr>
          <w:i/>
          <w:iCs/>
          <w:sz w:val="20"/>
          <w:szCs w:val="20"/>
        </w:rPr>
        <w:t xml:space="preserve"> rešimo</w:t>
      </w:r>
      <w:r w:rsidRPr="006C671C">
        <w:rPr>
          <w:i/>
          <w:iCs/>
          <w:sz w:val="20"/>
          <w:szCs w:val="20"/>
        </w:rPr>
        <w:t xml:space="preserve"> logični AND</w:t>
      </w:r>
    </w:p>
    <w:p w14:paraId="477AA99E" w14:textId="34164CB3" w:rsidR="00171EA5" w:rsidRPr="006C671C" w:rsidRDefault="007E1B26" w:rsidP="00171EA5">
      <w:pPr>
        <w:spacing w:after="0" w:line="240" w:lineRule="auto"/>
        <w:jc w:val="left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      </w:t>
      </w:r>
      <w:r w:rsidR="000F368D" w:rsidRPr="006C671C">
        <w:rPr>
          <w:i/>
          <w:iCs/>
          <w:sz w:val="20"/>
          <w:szCs w:val="20"/>
        </w:rPr>
        <w:t>nato</w:t>
      </w:r>
      <w:r w:rsidR="00273317" w:rsidRPr="006C671C">
        <w:rPr>
          <w:i/>
          <w:iCs/>
          <w:sz w:val="20"/>
          <w:szCs w:val="20"/>
        </w:rPr>
        <w:t xml:space="preserve"> rešimo</w:t>
      </w:r>
      <w:r w:rsidR="000F368D" w:rsidRPr="006C671C">
        <w:rPr>
          <w:i/>
          <w:iCs/>
          <w:sz w:val="20"/>
          <w:szCs w:val="20"/>
        </w:rPr>
        <w:t xml:space="preserve"> logični OR in XOR v vrstnem redu </w:t>
      </w:r>
      <w:r w:rsidRPr="006C671C">
        <w:rPr>
          <w:i/>
          <w:iCs/>
          <w:sz w:val="20"/>
          <w:szCs w:val="20"/>
        </w:rPr>
        <w:t>kot se pojavita v računu</w:t>
      </w:r>
    </w:p>
    <w:p w14:paraId="229D3892" w14:textId="17703A56" w:rsidR="00B949FB" w:rsidRPr="006C671C" w:rsidRDefault="00B949FB" w:rsidP="00171EA5">
      <w:pPr>
        <w:spacing w:after="0" w:line="240" w:lineRule="auto"/>
        <w:jc w:val="left"/>
        <w:rPr>
          <w:i/>
          <w:iCs/>
          <w:sz w:val="20"/>
          <w:szCs w:val="20"/>
        </w:rPr>
      </w:pPr>
      <w:r w:rsidRPr="006C671C">
        <w:rPr>
          <w:i/>
          <w:iCs/>
          <w:sz w:val="20"/>
          <w:szCs w:val="20"/>
        </w:rPr>
        <w:t xml:space="preserve">niz se pretvori iz vhodnega številskega sistema v izhodnega  </w:t>
      </w:r>
    </w:p>
    <w:p w14:paraId="09C1B5B8" w14:textId="35B9FAB1" w:rsidR="00363BCD" w:rsidRPr="006C671C" w:rsidRDefault="00363BCD" w:rsidP="00900512">
      <w:pPr>
        <w:pStyle w:val="Heading2"/>
        <w:spacing w:line="360" w:lineRule="auto"/>
      </w:pPr>
      <w:bookmarkStart w:id="3" w:name="_Toc124421964"/>
      <w:r w:rsidRPr="006C671C">
        <w:lastRenderedPageBreak/>
        <w:t>Diagram poteka</w:t>
      </w:r>
      <w:bookmarkEnd w:id="3"/>
    </w:p>
    <w:p w14:paraId="0A4CE128" w14:textId="3549C27D" w:rsidR="0016277E" w:rsidRPr="006C671C" w:rsidRDefault="00A7424E" w:rsidP="00900512">
      <w:pPr>
        <w:spacing w:line="360" w:lineRule="auto"/>
        <w:jc w:val="left"/>
      </w:pPr>
      <w:r w:rsidRPr="006C671C">
        <w:t xml:space="preserve">Delovanje programa lahko enostavnejše prikažemo na </w:t>
      </w:r>
      <w:r w:rsidR="00EA2BE2" w:rsidRPr="006C671C">
        <w:t xml:space="preserve">diagramu poteka. </w:t>
      </w:r>
      <w:r w:rsidR="0016277E" w:rsidRPr="006C671C">
        <w:fldChar w:fldCharType="begin"/>
      </w:r>
      <w:r w:rsidR="0016277E" w:rsidRPr="006C671C">
        <w:instrText xml:space="preserve"> REF _Ref124412988 \h </w:instrText>
      </w:r>
      <w:r w:rsidR="0016277E" w:rsidRPr="006C671C">
        <w:fldChar w:fldCharType="separate"/>
      </w:r>
      <w:r w:rsidR="0016277E" w:rsidRPr="006C671C">
        <w:t xml:space="preserve">Slika </w:t>
      </w:r>
      <w:r w:rsidR="0016277E" w:rsidRPr="006C671C">
        <w:rPr>
          <w:noProof/>
        </w:rPr>
        <w:t>1</w:t>
      </w:r>
      <w:r w:rsidR="0016277E" w:rsidRPr="006C671C">
        <w:fldChar w:fldCharType="end"/>
      </w:r>
      <w:r w:rsidR="00581C21" w:rsidRPr="006C671C">
        <w:fldChar w:fldCharType="begin"/>
      </w:r>
      <w:r w:rsidR="00581C21" w:rsidRPr="006C671C">
        <w:instrText xml:space="preserve"> REF _Ref124409424 \h </w:instrText>
      </w:r>
      <w:r w:rsidR="00900512" w:rsidRPr="006C671C">
        <w:instrText xml:space="preserve"> \* MERGEFORMAT </w:instrText>
      </w:r>
      <w:r w:rsidR="002C7535">
        <w:fldChar w:fldCharType="separate"/>
      </w:r>
      <w:r w:rsidR="00581C21" w:rsidRPr="006C671C">
        <w:fldChar w:fldCharType="end"/>
      </w:r>
    </w:p>
    <w:p w14:paraId="0098FC7E" w14:textId="77777777" w:rsidR="0016277E" w:rsidRPr="006C671C" w:rsidRDefault="0016277E" w:rsidP="0016277E">
      <w:pPr>
        <w:keepNext/>
        <w:spacing w:line="360" w:lineRule="auto"/>
        <w:jc w:val="left"/>
      </w:pPr>
      <w:r w:rsidRPr="006C671C">
        <w:rPr>
          <w:noProof/>
        </w:rPr>
        <w:drawing>
          <wp:inline distT="0" distB="0" distL="0" distR="0" wp14:anchorId="7862DA76" wp14:editId="14F69C2B">
            <wp:extent cx="5731510" cy="5517515"/>
            <wp:effectExtent l="0" t="0" r="2540" b="6985"/>
            <wp:docPr id="3" name="Picture 3" descr="A picture containing text, screen, electronics, black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picture containing text, screen, electronics, black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517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1B308A" w14:textId="5BF6D44E" w:rsidR="0016277E" w:rsidRPr="006C671C" w:rsidRDefault="0016277E" w:rsidP="0016277E">
      <w:pPr>
        <w:pStyle w:val="Caption"/>
        <w:jc w:val="center"/>
      </w:pPr>
      <w:bookmarkStart w:id="4" w:name="_Ref124412988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1</w:t>
      </w:r>
      <w:r w:rsidRPr="006C671C">
        <w:fldChar w:fldCharType="end"/>
      </w:r>
      <w:bookmarkEnd w:id="4"/>
      <w:r w:rsidRPr="006C671C">
        <w:t>: Diagram poteka</w:t>
      </w:r>
    </w:p>
    <w:p w14:paraId="1081CDF3" w14:textId="6D340B0E" w:rsidR="003B633D" w:rsidRPr="006C671C" w:rsidRDefault="003B633D" w:rsidP="00900512">
      <w:pPr>
        <w:spacing w:line="360" w:lineRule="auto"/>
        <w:jc w:val="left"/>
      </w:pPr>
      <w:r w:rsidRPr="006C671C">
        <w:br w:type="page"/>
      </w:r>
    </w:p>
    <w:p w14:paraId="2C2A5A73" w14:textId="34B4A099" w:rsidR="0062260D" w:rsidRPr="006C671C" w:rsidRDefault="00893BE7" w:rsidP="00900512">
      <w:pPr>
        <w:pStyle w:val="Heading1"/>
        <w:spacing w:line="360" w:lineRule="auto"/>
      </w:pPr>
      <w:bookmarkStart w:id="5" w:name="_Toc124421965"/>
      <w:r w:rsidRPr="006C671C">
        <w:lastRenderedPageBreak/>
        <w:t>HTML</w:t>
      </w:r>
      <w:bookmarkEnd w:id="5"/>
    </w:p>
    <w:p w14:paraId="1B3F1A76" w14:textId="4432D01A" w:rsidR="00DE1BAE" w:rsidRPr="006C671C" w:rsidRDefault="00DE1BAE" w:rsidP="00900512">
      <w:pPr>
        <w:pStyle w:val="Heading2"/>
        <w:spacing w:line="360" w:lineRule="auto"/>
      </w:pPr>
      <w:bookmarkStart w:id="6" w:name="_Toc124421966"/>
      <w:r w:rsidRPr="006C671C">
        <w:t>Načrt</w:t>
      </w:r>
      <w:bookmarkEnd w:id="6"/>
    </w:p>
    <w:p w14:paraId="6C665B6C" w14:textId="2FFF24A6" w:rsidR="00E62DB1" w:rsidRPr="006C671C" w:rsidRDefault="001F28E5" w:rsidP="00900512">
      <w:pPr>
        <w:spacing w:line="360" w:lineRule="auto"/>
      </w:pPr>
      <w:r w:rsidRPr="006C671C">
        <w:t xml:space="preserve">HTML </w:t>
      </w:r>
      <w:r w:rsidR="00653E3C" w:rsidRPr="006C671C">
        <w:t>določa zgradbo programa</w:t>
      </w:r>
      <w:r w:rsidR="00B02F0E" w:rsidRPr="006C671C">
        <w:t xml:space="preserve">, kar pomeni, da večina elemenov, ki so vidni pri uporabi programa so določeni z html. Izjema so </w:t>
      </w:r>
      <w:r w:rsidR="00411BBB" w:rsidRPr="006C671C">
        <w:t>elementi, ki se tvorijo ob nalaganju tekstovnih datotek.</w:t>
      </w:r>
      <w:r w:rsidR="00E949EA" w:rsidRPr="006C671C">
        <w:t xml:space="preserve"> V izvorni kodi, so vsi elementi </w:t>
      </w:r>
      <w:r w:rsidR="00160D39" w:rsidRPr="006C671C">
        <w:t>zapisani eden za drugim, torej si lahko že ob pogledu kode</w:t>
      </w:r>
      <w:r w:rsidR="00653E3C" w:rsidRPr="006C671C">
        <w:t xml:space="preserve"> </w:t>
      </w:r>
      <w:r w:rsidR="00160D39" w:rsidRPr="006C671C">
        <w:t>predstavljamo izgled.</w:t>
      </w:r>
    </w:p>
    <w:p w14:paraId="716E1738" w14:textId="2DCE203E" w:rsidR="00DE1BAE" w:rsidRPr="006C671C" w:rsidRDefault="00A75B27" w:rsidP="00900512">
      <w:pPr>
        <w:pStyle w:val="Heading2"/>
        <w:spacing w:line="360" w:lineRule="auto"/>
      </w:pPr>
      <w:bookmarkStart w:id="7" w:name="_Toc124421967"/>
      <w:r w:rsidRPr="006C671C">
        <w:t>Elementi</w:t>
      </w:r>
      <w:bookmarkEnd w:id="7"/>
    </w:p>
    <w:p w14:paraId="57B7B47A" w14:textId="18BED7F3" w:rsidR="00E62DB1" w:rsidRPr="006C671C" w:rsidRDefault="006873B0" w:rsidP="00900512">
      <w:pPr>
        <w:spacing w:line="360" w:lineRule="auto"/>
      </w:pPr>
      <w:r w:rsidRPr="006C671C">
        <w:t xml:space="preserve">Za program so uporabljeni različni HTML elementi. </w:t>
      </w:r>
      <w:r w:rsidR="004176C1" w:rsidRPr="006C671C">
        <w:t>Ogrodje kalku</w:t>
      </w:r>
      <w:r w:rsidR="00DC7081" w:rsidRPr="006C671C">
        <w:t xml:space="preserve">latorja so različni &lt;div&gt; elementi, ki so </w:t>
      </w:r>
      <w:r w:rsidR="0003072C" w:rsidRPr="006C671C">
        <w:t xml:space="preserve">neoblikovani blokovni elementi. </w:t>
      </w:r>
      <w:r w:rsidR="00CC11FE" w:rsidRPr="006C671C">
        <w:t xml:space="preserve">Za vnos podatkov preko gumbov se uporablja element </w:t>
      </w:r>
      <w:r w:rsidR="00182D5C" w:rsidRPr="006C671C">
        <w:t>&lt;</w:t>
      </w:r>
      <w:r w:rsidR="00CC11FE" w:rsidRPr="006C671C">
        <w:t>input</w:t>
      </w:r>
      <w:r w:rsidR="00182D5C" w:rsidRPr="006C671C">
        <w:t xml:space="preserve"> type="buuton"&gt;, </w:t>
      </w:r>
      <w:r w:rsidR="004176C1" w:rsidRPr="006C671C">
        <w:t>ki ima vsaka svojo vrednost.</w:t>
      </w:r>
      <w:r w:rsidR="00E108F9" w:rsidRPr="006C671C">
        <w:t xml:space="preserve"> Podatki naloženi preko datoteke so prikazani v </w:t>
      </w:r>
      <w:r w:rsidR="00AC0C11" w:rsidRPr="006C671C">
        <w:t>tabeli.</w:t>
      </w:r>
    </w:p>
    <w:p w14:paraId="03BD59D9" w14:textId="01D13F5C" w:rsidR="003B633D" w:rsidRPr="006C671C" w:rsidRDefault="003B633D" w:rsidP="00900512">
      <w:pPr>
        <w:spacing w:line="360" w:lineRule="auto"/>
        <w:jc w:val="left"/>
        <w:rPr>
          <w:rFonts w:asciiTheme="majorHAnsi" w:eastAsiaTheme="majorEastAsia" w:hAnsiTheme="majorHAnsi" w:cstheme="majorBidi"/>
          <w:b/>
          <w:sz w:val="36"/>
          <w:szCs w:val="32"/>
        </w:rPr>
      </w:pPr>
      <w:r w:rsidRPr="006C671C">
        <w:br w:type="page"/>
      </w:r>
    </w:p>
    <w:p w14:paraId="3C035E0B" w14:textId="5EC697E0" w:rsidR="00893BE7" w:rsidRPr="006C671C" w:rsidRDefault="00893BE7" w:rsidP="00900512">
      <w:pPr>
        <w:pStyle w:val="Heading1"/>
        <w:spacing w:line="360" w:lineRule="auto"/>
      </w:pPr>
      <w:bookmarkStart w:id="8" w:name="_Toc124421968"/>
      <w:r w:rsidRPr="006C671C">
        <w:lastRenderedPageBreak/>
        <w:t>CSS</w:t>
      </w:r>
      <w:bookmarkEnd w:id="8"/>
    </w:p>
    <w:p w14:paraId="48EE7724" w14:textId="188B6BBF" w:rsidR="00A75B27" w:rsidRPr="006C671C" w:rsidRDefault="00A75B27" w:rsidP="00900512">
      <w:pPr>
        <w:pStyle w:val="Heading2"/>
        <w:spacing w:line="360" w:lineRule="auto"/>
      </w:pPr>
      <w:bookmarkStart w:id="9" w:name="_Toc124421969"/>
      <w:r w:rsidRPr="006C671C">
        <w:t>Oblika</w:t>
      </w:r>
      <w:bookmarkEnd w:id="9"/>
    </w:p>
    <w:p w14:paraId="2A5E7D0E" w14:textId="028BFAE3" w:rsidR="00840C6A" w:rsidRPr="006C671C" w:rsidRDefault="0044615E" w:rsidP="00900512">
      <w:pPr>
        <w:spacing w:line="360" w:lineRule="auto"/>
      </w:pPr>
      <w:r w:rsidRPr="006C671C">
        <w:t>CSS skrbi za celotno obliko elementov in razmerja med njimi.</w:t>
      </w:r>
      <w:r w:rsidR="002B446C" w:rsidRPr="006C671C">
        <w:t xml:space="preserve"> To  pomeni, da CSS določa velikost, </w:t>
      </w:r>
      <w:r w:rsidR="009B6A8E" w:rsidRPr="006C671C">
        <w:t>barvo, pisavo</w:t>
      </w:r>
      <w:r w:rsidR="00840C6A" w:rsidRPr="006C671C">
        <w:t xml:space="preserve"> elementov ter razmerje odmikov do drugih elementov.</w:t>
      </w:r>
      <w:r w:rsidR="00D61EAD" w:rsidRPr="006C671C">
        <w:t xml:space="preserve"> </w:t>
      </w:r>
      <w:r w:rsidR="00FD127C" w:rsidRPr="006C671C">
        <w:t xml:space="preserve">Za pisavo se uporablja </w:t>
      </w:r>
      <w:r w:rsidR="009F4A3C" w:rsidRPr="006C671C">
        <w:t xml:space="preserve">pisava Lato, katera je vključena v CSS datoteko preko </w:t>
      </w:r>
      <w:r w:rsidR="00D278D0" w:rsidRPr="006C671C">
        <w:t>linka.</w:t>
      </w:r>
      <w:r w:rsidR="00957939" w:rsidRPr="006C671C">
        <w:t xml:space="preserve"> </w:t>
      </w:r>
    </w:p>
    <w:p w14:paraId="1D3A73E3" w14:textId="7CA5646D" w:rsidR="00D905B1" w:rsidRPr="006C671C" w:rsidRDefault="00D905B1" w:rsidP="00900512">
      <w:pPr>
        <w:spacing w:line="360" w:lineRule="auto"/>
      </w:pPr>
      <w:r w:rsidRPr="006C671C">
        <w:t xml:space="preserve">Za lažje </w:t>
      </w:r>
      <w:r w:rsidR="001B617C" w:rsidRPr="006C671C">
        <w:t>vodoravno razporevanje elementov se uporablja flex</w:t>
      </w:r>
      <w:r w:rsidR="00FE756F" w:rsidRPr="006C671C">
        <w:t>. Flex lahko zasledimo na celotn</w:t>
      </w:r>
      <w:r w:rsidR="00A972AE" w:rsidRPr="006C671C">
        <w:t>i</w:t>
      </w:r>
      <w:r w:rsidR="00D61EAD" w:rsidRPr="006C671C">
        <w:t xml:space="preserve"> </w:t>
      </w:r>
      <w:r w:rsidR="00A972AE" w:rsidRPr="006C671C">
        <w:t>apllikaciji, saj deli okno na dva dela, levo je kalkulator, desno pa</w:t>
      </w:r>
      <w:r w:rsidR="00381036" w:rsidRPr="006C671C">
        <w:t xml:space="preserve"> je tabela z naloženimi računi. Poleg tega je še uporabljen znotraj kalkulatorja za razporeditev gumbov.</w:t>
      </w:r>
    </w:p>
    <w:p w14:paraId="2958961B" w14:textId="4F249567" w:rsidR="00381036" w:rsidRPr="006C671C" w:rsidRDefault="00381036" w:rsidP="00900512">
      <w:pPr>
        <w:spacing w:line="360" w:lineRule="auto"/>
      </w:pPr>
      <w:r w:rsidRPr="006C671C">
        <w:t xml:space="preserve">Poleg tega </w:t>
      </w:r>
      <w:r w:rsidR="008A593F" w:rsidRPr="006C671C">
        <w:t>CSS še omogoča vse animacije, ki se izvajajo ob uporabi programa.</w:t>
      </w:r>
    </w:p>
    <w:p w14:paraId="49848070" w14:textId="02A0C94F" w:rsidR="00CA64C7" w:rsidRPr="006C671C" w:rsidRDefault="00CA64C7" w:rsidP="00900512">
      <w:pPr>
        <w:spacing w:line="360" w:lineRule="auto"/>
      </w:pPr>
      <w:r w:rsidRPr="006C671C">
        <w:t xml:space="preserve">Gumbi tipa </w:t>
      </w:r>
      <w:r w:rsidR="007C0866" w:rsidRPr="006C671C">
        <w:t xml:space="preserve">"radio" in "checkbox" imajo tudi obliko po meri. </w:t>
      </w:r>
      <w:r w:rsidR="007C0866" w:rsidRPr="006C671C">
        <w:fldChar w:fldCharType="begin"/>
      </w:r>
      <w:r w:rsidR="007C0866" w:rsidRPr="006C671C">
        <w:instrText xml:space="preserve"> ADDIN ZOTERO_ITEM CSL_CITATION {"citationID":"RhtiWays","properties":{"formattedCitation":"[1]","plainCitation":"[1]","noteIndex":0},"citationItems":[{"id":129,"uris":["http://zotero.org/users/10494198/items/DAT9YQ48"],"itemData":{"id":129,"type":"webpage","title":"How To Create a Custom Checkbox and Radio Buttons","URL":"https://www.w3schools.com/howto/howto_css_custom_checkbox.asp","accessed":{"date-parts":[["2023",1,4]]}}}],"schema":"https://github.com/citation-style-language/schema/raw/master/csl-citation.json"} </w:instrText>
      </w:r>
      <w:r w:rsidR="007C0866" w:rsidRPr="006C671C">
        <w:fldChar w:fldCharType="separate"/>
      </w:r>
      <w:r w:rsidR="007C0866" w:rsidRPr="006C671C">
        <w:rPr>
          <w:rFonts w:ascii="Calibri" w:hAnsi="Calibri" w:cs="Calibri"/>
        </w:rPr>
        <w:t>[1]</w:t>
      </w:r>
      <w:r w:rsidR="007C0866" w:rsidRPr="006C671C">
        <w:fldChar w:fldCharType="end"/>
      </w:r>
    </w:p>
    <w:p w14:paraId="65BC6502" w14:textId="4419CCB5" w:rsidR="00A75B27" w:rsidRPr="006C671C" w:rsidRDefault="00A75B27" w:rsidP="00900512">
      <w:pPr>
        <w:pStyle w:val="Heading2"/>
        <w:spacing w:line="360" w:lineRule="auto"/>
      </w:pPr>
      <w:bookmarkStart w:id="10" w:name="_Toc124421970"/>
      <w:r w:rsidRPr="006C671C">
        <w:t>Prilagodljivost</w:t>
      </w:r>
      <w:bookmarkEnd w:id="10"/>
    </w:p>
    <w:p w14:paraId="6482BE1D" w14:textId="7C0C5605" w:rsidR="0044615E" w:rsidRPr="006C671C" w:rsidRDefault="002A7890" w:rsidP="00900512">
      <w:pPr>
        <w:spacing w:line="360" w:lineRule="auto"/>
      </w:pPr>
      <w:r w:rsidRPr="006C671C">
        <w:t xml:space="preserve">Aplikacija je prilagodliva glede na napravo oz. velikost </w:t>
      </w:r>
      <w:r w:rsidR="003D4C11" w:rsidRPr="006C671C">
        <w:t>zaslona na kateri se izvaja</w:t>
      </w:r>
      <w:r w:rsidR="00776E80" w:rsidRPr="006C671C">
        <w:t xml:space="preserve"> </w:t>
      </w:r>
      <w:r w:rsidR="00131EC0" w:rsidRPr="006C671C">
        <w:fldChar w:fldCharType="begin"/>
      </w:r>
      <w:r w:rsidR="007C0866" w:rsidRPr="006C671C">
        <w:instrText xml:space="preserve"> ADDIN ZOTERO_ITEM CSL_CITATION {"citationID":"JOiHxnYB","properties":{"formattedCitation":"[2]","plainCitation":"[2]","noteIndex":0},"citationItems":[{"id":123,"uris":["http://zotero.org/users/10494198/items/CMBIX776"],"itemData":{"id":123,"type":"webpage","title":"CSS @media Rule","URL":"https://www.w3schools.com/cssref/css3_pr_mediaquery.php","accessed":{"date-parts":[["2022",12,22]]}}}],"schema":"https://github.com/citation-style-language/schema/raw/master/csl-citation.json"} </w:instrText>
      </w:r>
      <w:r w:rsidR="00131EC0" w:rsidRPr="006C671C">
        <w:fldChar w:fldCharType="separate"/>
      </w:r>
      <w:r w:rsidR="007C0866" w:rsidRPr="006C671C">
        <w:rPr>
          <w:rFonts w:ascii="Calibri" w:hAnsi="Calibri" w:cs="Calibri"/>
        </w:rPr>
        <w:t>[2]</w:t>
      </w:r>
      <w:r w:rsidR="00131EC0" w:rsidRPr="006C671C">
        <w:fldChar w:fldCharType="end"/>
      </w:r>
      <w:r w:rsidR="003D4C11" w:rsidRPr="006C671C">
        <w:t xml:space="preserve">. Pri dovolj velikem zaslonu bodo elementi razporejeni vodoravno, torej kalkulator </w:t>
      </w:r>
      <w:r w:rsidR="00CB1234" w:rsidRPr="006C671C">
        <w:t>levo</w:t>
      </w:r>
      <w:r w:rsidR="003D4C11" w:rsidRPr="006C671C">
        <w:t xml:space="preserve"> in </w:t>
      </w:r>
      <w:r w:rsidR="00305079" w:rsidRPr="006C671C">
        <w:t xml:space="preserve">tabela </w:t>
      </w:r>
      <w:r w:rsidR="00CB1234" w:rsidRPr="006C671C">
        <w:t>desno</w:t>
      </w:r>
      <w:r w:rsidR="00305079" w:rsidRPr="006C671C">
        <w:t>. Pri manjših zaslonih to ni možno, zato se elemetni razporedijo eden nad drugega,</w:t>
      </w:r>
      <w:r w:rsidR="00CB1234" w:rsidRPr="006C671C">
        <w:t xml:space="preserve"> torej kalkulatorj na vrhu in tabela pod njim.</w:t>
      </w:r>
      <w:r w:rsidR="00345CBE" w:rsidRPr="006C671C">
        <w:t xml:space="preserve"> </w:t>
      </w:r>
      <w:r w:rsidR="006003F7" w:rsidRPr="006C671C">
        <w:fldChar w:fldCharType="begin"/>
      </w:r>
      <w:r w:rsidR="006003F7" w:rsidRPr="006C671C">
        <w:instrText xml:space="preserve"> REF _Ref124419087 \h </w:instrText>
      </w:r>
      <w:r w:rsidR="006003F7" w:rsidRPr="006C671C">
        <w:fldChar w:fldCharType="separate"/>
      </w:r>
      <w:r w:rsidR="006003F7" w:rsidRPr="006C671C">
        <w:t xml:space="preserve">Slika </w:t>
      </w:r>
      <w:r w:rsidR="006003F7" w:rsidRPr="006C671C">
        <w:rPr>
          <w:noProof/>
        </w:rPr>
        <w:t>2</w:t>
      </w:r>
      <w:r w:rsidR="006003F7" w:rsidRPr="006C671C">
        <w:fldChar w:fldCharType="end"/>
      </w:r>
    </w:p>
    <w:p w14:paraId="72BDAC9D" w14:textId="77777777" w:rsidR="006003F7" w:rsidRPr="006C671C" w:rsidRDefault="006003F7" w:rsidP="006003F7">
      <w:pPr>
        <w:keepNext/>
        <w:spacing w:line="360" w:lineRule="auto"/>
        <w:jc w:val="center"/>
      </w:pPr>
      <w:r w:rsidRPr="006C671C">
        <w:rPr>
          <w:noProof/>
        </w:rPr>
        <w:drawing>
          <wp:inline distT="0" distB="0" distL="0" distR="0" wp14:anchorId="4A86F209" wp14:editId="4919DCE9">
            <wp:extent cx="3353091" cy="1386960"/>
            <wp:effectExtent l="0" t="0" r="0" b="3810"/>
            <wp:docPr id="6" name="Picture 6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Text&#10;&#10;Description automatically generated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53091" cy="1386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93E676" w14:textId="056EEEE3" w:rsidR="006003F7" w:rsidRPr="006C671C" w:rsidRDefault="006003F7" w:rsidP="006003F7">
      <w:pPr>
        <w:pStyle w:val="Caption"/>
        <w:jc w:val="center"/>
      </w:pPr>
      <w:bookmarkStart w:id="11" w:name="_Ref124419087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2</w:t>
      </w:r>
      <w:r w:rsidRPr="006C671C">
        <w:fldChar w:fldCharType="end"/>
      </w:r>
      <w:bookmarkEnd w:id="11"/>
      <w:r w:rsidRPr="006C671C">
        <w:t>: CSS za prilagodlivost glede na velikost zaslona</w:t>
      </w:r>
    </w:p>
    <w:p w14:paraId="5460A869" w14:textId="6EDEC1CC" w:rsidR="003B633D" w:rsidRPr="006C671C" w:rsidRDefault="003B633D" w:rsidP="006003F7">
      <w:pPr>
        <w:spacing w:line="360" w:lineRule="auto"/>
        <w:jc w:val="center"/>
        <w:rPr>
          <w:rFonts w:asciiTheme="majorHAnsi" w:eastAsiaTheme="majorEastAsia" w:hAnsiTheme="majorHAnsi" w:cstheme="majorBidi"/>
          <w:b/>
          <w:sz w:val="36"/>
          <w:szCs w:val="32"/>
        </w:rPr>
      </w:pPr>
      <w:r w:rsidRPr="006C671C">
        <w:br w:type="page"/>
      </w:r>
    </w:p>
    <w:p w14:paraId="0F2719E2" w14:textId="50A0B758" w:rsidR="00893BE7" w:rsidRPr="006C671C" w:rsidRDefault="0068635C" w:rsidP="00900512">
      <w:pPr>
        <w:pStyle w:val="Heading1"/>
        <w:spacing w:line="360" w:lineRule="auto"/>
      </w:pPr>
      <w:bookmarkStart w:id="12" w:name="_Toc124421971"/>
      <w:r w:rsidRPr="006C671C">
        <w:lastRenderedPageBreak/>
        <w:t>JavaScript</w:t>
      </w:r>
      <w:bookmarkEnd w:id="12"/>
    </w:p>
    <w:p w14:paraId="40A692F8" w14:textId="11858435" w:rsidR="00715CEE" w:rsidRPr="006C671C" w:rsidRDefault="003A2305" w:rsidP="00715CEE">
      <w:r w:rsidRPr="006C671C">
        <w:t>Izbira za JavaScript je sledila iz tega, da sem jezik uporablja</w:t>
      </w:r>
      <w:r w:rsidR="0060730D" w:rsidRPr="006C671C">
        <w:t>l že v preteklosti</w:t>
      </w:r>
      <w:r w:rsidR="00D257E8" w:rsidRPr="006C671C">
        <w:t xml:space="preserve"> in ker je zelo močan in netipiziran jezik, kar olajša pisanje </w:t>
      </w:r>
      <w:r w:rsidR="001B56EE" w:rsidRPr="006C671C">
        <w:t xml:space="preserve">kode, kjer se pojavlja večkratno pretvarjanje med nizi in števili. </w:t>
      </w:r>
      <w:r w:rsidR="001B56EE" w:rsidRPr="006C671C">
        <w:fldChar w:fldCharType="begin"/>
      </w:r>
      <w:r w:rsidR="001B56EE" w:rsidRPr="006C671C">
        <w:instrText xml:space="preserve"> ADDIN ZOTERO_ITEM CSL_CITATION {"citationID":"3OrP0dKu","properties":{"formattedCitation":"[3]","plainCitation":"[3]","noteIndex":0},"citationItems":[{"id":114,"uris":["http://zotero.org/users/10494198/items/QUVR7DLM"],"itemData":{"id":114,"type":"webpage","title":"JavaScript Tutorial","URL":"https://www.w3schools.com/js/","accessed":{"date-parts":[["2022",12,22]]}}}],"schema":"https://github.com/citation-style-language/schema/raw/master/csl-citation.json"} </w:instrText>
      </w:r>
      <w:r w:rsidR="001B56EE" w:rsidRPr="006C671C">
        <w:fldChar w:fldCharType="separate"/>
      </w:r>
      <w:r w:rsidR="001B56EE" w:rsidRPr="006C671C">
        <w:rPr>
          <w:rFonts w:ascii="Calibri" w:hAnsi="Calibri" w:cs="Calibri"/>
        </w:rPr>
        <w:t>[3]</w:t>
      </w:r>
      <w:r w:rsidR="001B56EE" w:rsidRPr="006C671C">
        <w:fldChar w:fldCharType="end"/>
      </w:r>
    </w:p>
    <w:p w14:paraId="0237B3BA" w14:textId="546DF08E" w:rsidR="00A75B27" w:rsidRPr="006C671C" w:rsidRDefault="00B33AF8" w:rsidP="00033B71">
      <w:pPr>
        <w:pStyle w:val="Heading2"/>
        <w:spacing w:line="360" w:lineRule="auto"/>
      </w:pPr>
      <w:bookmarkStart w:id="13" w:name="_Toc124421972"/>
      <w:r w:rsidRPr="006C671C">
        <w:t>Računske operacije</w:t>
      </w:r>
      <w:bookmarkEnd w:id="13"/>
    </w:p>
    <w:p w14:paraId="18B25A45" w14:textId="170BA778" w:rsidR="003E37D3" w:rsidRPr="006C671C" w:rsidRDefault="00830D0E" w:rsidP="00033B71">
      <w:pPr>
        <w:spacing w:line="360" w:lineRule="auto"/>
      </w:pPr>
      <w:r w:rsidRPr="006C671C">
        <w:t>Implementacija operacij ni zahtevna, saj jih programski jezik JavaScript že podpira, torej ne potrebujemo ustvarjani novih algoritmov, temveč uporabimo že obstoječe.</w:t>
      </w:r>
      <w:r w:rsidR="001B56EE" w:rsidRPr="006C671C">
        <w:t xml:space="preserve"> </w:t>
      </w:r>
      <w:r w:rsidR="0017458B" w:rsidRPr="006C671C">
        <w:t xml:space="preserve">Program </w:t>
      </w:r>
      <w:r w:rsidR="004A7AF1" w:rsidRPr="006C671C">
        <w:t>podpira naslednje računske operacije:</w:t>
      </w:r>
    </w:p>
    <w:p w14:paraId="7B66BA03" w14:textId="67D0A433" w:rsidR="004A7AF1" w:rsidRPr="006C671C" w:rsidRDefault="004A7AF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Seštevanje</w:t>
      </w:r>
      <w:r w:rsidR="00B36801" w:rsidRPr="006C671C">
        <w:t xml:space="preserve"> (+)</w:t>
      </w:r>
      <w:r w:rsidRPr="006C671C">
        <w:t>,</w:t>
      </w:r>
    </w:p>
    <w:p w14:paraId="507CB210" w14:textId="54DB810F" w:rsidR="004A7AF1" w:rsidRPr="006C671C" w:rsidRDefault="004A7AF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Odštevanje</w:t>
      </w:r>
      <w:r w:rsidR="00B36801" w:rsidRPr="006C671C">
        <w:t xml:space="preserve"> (-)</w:t>
      </w:r>
      <w:r w:rsidRPr="006C671C">
        <w:t>,</w:t>
      </w:r>
    </w:p>
    <w:p w14:paraId="1920176D" w14:textId="1ADDE189" w:rsidR="004A7AF1" w:rsidRPr="006C671C" w:rsidRDefault="004A7AF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Množenje</w:t>
      </w:r>
      <w:r w:rsidR="00B36801" w:rsidRPr="006C671C">
        <w:t xml:space="preserve"> (*)</w:t>
      </w:r>
      <w:r w:rsidRPr="006C671C">
        <w:t>,</w:t>
      </w:r>
    </w:p>
    <w:p w14:paraId="4B0F42B2" w14:textId="07D4D505" w:rsidR="004A7AF1" w:rsidRPr="006C671C" w:rsidRDefault="004A7AF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Deljenje</w:t>
      </w:r>
      <w:r w:rsidR="00B36801" w:rsidRPr="006C671C">
        <w:t xml:space="preserve"> (/)</w:t>
      </w:r>
      <w:r w:rsidRPr="006C671C">
        <w:t>,</w:t>
      </w:r>
    </w:p>
    <w:p w14:paraId="1C529368" w14:textId="1DE29393" w:rsidR="00263451" w:rsidRPr="006C671C" w:rsidRDefault="00C52B74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Mod</w:t>
      </w:r>
      <w:r w:rsidR="00B36801" w:rsidRPr="006C671C">
        <w:t xml:space="preserve"> – </w:t>
      </w:r>
      <w:r w:rsidR="00263451" w:rsidRPr="006C671C">
        <w:t>ostanek</w:t>
      </w:r>
      <w:r w:rsidR="00B36801" w:rsidRPr="006C671C">
        <w:t xml:space="preserve"> </w:t>
      </w:r>
      <w:r w:rsidR="00263451" w:rsidRPr="006C671C">
        <w:t>pri deljenju</w:t>
      </w:r>
      <w:r w:rsidR="00B36801" w:rsidRPr="006C671C">
        <w:t xml:space="preserve"> (%)</w:t>
      </w:r>
      <w:r w:rsidR="00263451" w:rsidRPr="006C671C">
        <w:t xml:space="preserve"> </w:t>
      </w:r>
      <w:r w:rsidR="00353555" w:rsidRPr="006C671C">
        <w:t>ter</w:t>
      </w:r>
    </w:p>
    <w:p w14:paraId="788CB547" w14:textId="3FBCBF04" w:rsidR="00263451" w:rsidRPr="006C671C" w:rsidRDefault="00263451" w:rsidP="00033B71">
      <w:pPr>
        <w:pStyle w:val="ListParagraph"/>
        <w:numPr>
          <w:ilvl w:val="0"/>
          <w:numId w:val="5"/>
        </w:numPr>
        <w:spacing w:line="360" w:lineRule="auto"/>
      </w:pPr>
      <w:r w:rsidRPr="006C671C">
        <w:t>Potenciranje</w:t>
      </w:r>
      <w:r w:rsidR="00BF1576" w:rsidRPr="006C671C">
        <w:t xml:space="preserve"> </w:t>
      </w:r>
      <w:r w:rsidR="00353555" w:rsidRPr="006C671C">
        <w:t>– eksponenti in koreni</w:t>
      </w:r>
      <w:r w:rsidR="00B36801" w:rsidRPr="006C671C">
        <w:t xml:space="preserve"> (**)</w:t>
      </w:r>
      <w:r w:rsidR="00353555" w:rsidRPr="006C671C">
        <w:t>.</w:t>
      </w:r>
    </w:p>
    <w:p w14:paraId="24F2D0BC" w14:textId="2F408BAE" w:rsidR="00A716C2" w:rsidRPr="006C671C" w:rsidRDefault="00FC481D" w:rsidP="00033B71">
      <w:pPr>
        <w:spacing w:line="360" w:lineRule="auto"/>
      </w:pPr>
      <w:r w:rsidRPr="006C671C">
        <w:t>V oklepajih so operatorji, ki se uporabljajo v JavaScript-u.</w:t>
      </w:r>
      <w:r w:rsidR="001B56EE" w:rsidRPr="006C671C">
        <w:t xml:space="preserve"> </w:t>
      </w:r>
      <w:r w:rsidR="009049FE" w:rsidRPr="006C671C">
        <w:t xml:space="preserve">Operacije dodamo preko </w:t>
      </w:r>
      <w:r w:rsidR="00DF36C3" w:rsidRPr="006C671C">
        <w:t xml:space="preserve">gumbov v grafičnem vmesniku. </w:t>
      </w:r>
      <w:r w:rsidR="00DF36C3" w:rsidRPr="006C671C">
        <w:fldChar w:fldCharType="begin"/>
      </w:r>
      <w:r w:rsidR="00DF36C3" w:rsidRPr="006C671C">
        <w:instrText xml:space="preserve"> REF _Ref124418195 \h </w:instrText>
      </w:r>
      <w:r w:rsidR="00DF36C3" w:rsidRPr="006C671C">
        <w:fldChar w:fldCharType="separate"/>
      </w:r>
      <w:r w:rsidR="001F0086" w:rsidRPr="006C671C">
        <w:t xml:space="preserve">Slika </w:t>
      </w:r>
      <w:r w:rsidR="001F0086" w:rsidRPr="006C671C">
        <w:rPr>
          <w:noProof/>
        </w:rPr>
        <w:t>3</w:t>
      </w:r>
      <w:r w:rsidR="00DF36C3" w:rsidRPr="006C671C">
        <w:fldChar w:fldCharType="end"/>
      </w:r>
    </w:p>
    <w:p w14:paraId="50946EBE" w14:textId="77777777" w:rsidR="00DF36C3" w:rsidRPr="006C671C" w:rsidRDefault="00DF36C3" w:rsidP="00DF36C3">
      <w:pPr>
        <w:keepNext/>
        <w:spacing w:line="360" w:lineRule="auto"/>
        <w:jc w:val="center"/>
      </w:pPr>
      <w:r w:rsidRPr="006C671C">
        <w:rPr>
          <w:noProof/>
        </w:rPr>
        <w:drawing>
          <wp:inline distT="0" distB="0" distL="0" distR="0" wp14:anchorId="1C7472C3" wp14:editId="6F801A66">
            <wp:extent cx="3528060" cy="3291982"/>
            <wp:effectExtent l="0" t="0" r="0" b="3810"/>
            <wp:docPr id="4" name="Picture 4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Graphical user interface, application&#10;&#10;Description automatically generated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31702" cy="3295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20BDB5" w14:textId="44215B93" w:rsidR="009049FE" w:rsidRPr="006C671C" w:rsidRDefault="00DF36C3" w:rsidP="00DF36C3">
      <w:pPr>
        <w:pStyle w:val="Caption"/>
        <w:jc w:val="center"/>
      </w:pPr>
      <w:bookmarkStart w:id="14" w:name="_Ref124418195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3</w:t>
      </w:r>
      <w:r w:rsidRPr="006C671C">
        <w:fldChar w:fldCharType="end"/>
      </w:r>
      <w:bookmarkEnd w:id="14"/>
      <w:r w:rsidRPr="006C671C">
        <w:t>: Grafični vmesnik</w:t>
      </w:r>
      <w:r w:rsidR="00AA7038" w:rsidRPr="006C671C">
        <w:t xml:space="preserve"> </w:t>
      </w:r>
      <w:r w:rsidR="007F7B1E" w:rsidRPr="006C671C">
        <w:t>–</w:t>
      </w:r>
      <w:r w:rsidR="00AA7038" w:rsidRPr="006C671C">
        <w:t xml:space="preserve"> arit</w:t>
      </w:r>
      <w:r w:rsidR="007F7B1E" w:rsidRPr="006C671C">
        <w:t>metično računalo</w:t>
      </w:r>
    </w:p>
    <w:p w14:paraId="3B8C42F5" w14:textId="0D3DC503" w:rsidR="00B33AF8" w:rsidRPr="006C671C" w:rsidRDefault="000A7B52" w:rsidP="00033B71">
      <w:pPr>
        <w:pStyle w:val="Heading2"/>
        <w:spacing w:line="360" w:lineRule="auto"/>
      </w:pPr>
      <w:bookmarkStart w:id="15" w:name="_Toc124421973"/>
      <w:r w:rsidRPr="006C671C">
        <w:lastRenderedPageBreak/>
        <w:t>Prednost operacij in oklepaji</w:t>
      </w:r>
      <w:bookmarkEnd w:id="15"/>
    </w:p>
    <w:p w14:paraId="1267DAE2" w14:textId="7B6A9F00" w:rsidR="00D53F6F" w:rsidRPr="006C671C" w:rsidRDefault="00A716C2" w:rsidP="00033B71">
      <w:pPr>
        <w:spacing w:line="360" w:lineRule="auto"/>
      </w:pPr>
      <w:r w:rsidRPr="006C671C">
        <w:t xml:space="preserve">Kalkulator mora </w:t>
      </w:r>
      <w:r w:rsidR="00D53F6F" w:rsidRPr="006C671C">
        <w:t xml:space="preserve">za pravilno računanje </w:t>
      </w:r>
      <w:r w:rsidRPr="006C671C">
        <w:t xml:space="preserve">upoštevati tudi </w:t>
      </w:r>
      <w:r w:rsidR="00D53F6F" w:rsidRPr="006C671C">
        <w:t>prednost operacij, ki si sledijo tako:</w:t>
      </w:r>
    </w:p>
    <w:p w14:paraId="4462BE08" w14:textId="733F8653" w:rsidR="00A77EB3" w:rsidRPr="006C671C" w:rsidRDefault="00A77EB3" w:rsidP="00033B71">
      <w:pPr>
        <w:pStyle w:val="ListParagraph"/>
        <w:numPr>
          <w:ilvl w:val="0"/>
          <w:numId w:val="8"/>
        </w:numPr>
        <w:spacing w:line="360" w:lineRule="auto"/>
      </w:pPr>
      <w:r w:rsidRPr="006C671C">
        <w:t>Oklepaji</w:t>
      </w:r>
      <w:r w:rsidR="00BF1576" w:rsidRPr="006C671C">
        <w:t>,</w:t>
      </w:r>
    </w:p>
    <w:p w14:paraId="1721A1E1" w14:textId="671122A0" w:rsidR="00A77EB3" w:rsidRPr="006C671C" w:rsidRDefault="00A77EB3" w:rsidP="00033B71">
      <w:pPr>
        <w:pStyle w:val="ListParagraph"/>
        <w:numPr>
          <w:ilvl w:val="0"/>
          <w:numId w:val="8"/>
        </w:numPr>
        <w:spacing w:line="360" w:lineRule="auto"/>
      </w:pPr>
      <w:r w:rsidRPr="006C671C">
        <w:t>Potenciranje</w:t>
      </w:r>
      <w:r w:rsidR="00BF1576" w:rsidRPr="006C671C">
        <w:t>,</w:t>
      </w:r>
    </w:p>
    <w:p w14:paraId="1E1FB16A" w14:textId="361EC8EB" w:rsidR="00A77EB3" w:rsidRPr="006C671C" w:rsidRDefault="00A77EB3" w:rsidP="00033B71">
      <w:pPr>
        <w:pStyle w:val="ListParagraph"/>
        <w:numPr>
          <w:ilvl w:val="0"/>
          <w:numId w:val="8"/>
        </w:numPr>
        <w:spacing w:line="360" w:lineRule="auto"/>
      </w:pPr>
      <w:r w:rsidRPr="006C671C">
        <w:t>Množenje, deljenje in mod</w:t>
      </w:r>
      <w:r w:rsidR="00BF1576" w:rsidRPr="006C671C">
        <w:t xml:space="preserve"> ter</w:t>
      </w:r>
    </w:p>
    <w:p w14:paraId="560EB7EF" w14:textId="1FC97196" w:rsidR="00BF1576" w:rsidRPr="006C671C" w:rsidRDefault="00BF1576" w:rsidP="00033B71">
      <w:pPr>
        <w:pStyle w:val="ListParagraph"/>
        <w:numPr>
          <w:ilvl w:val="0"/>
          <w:numId w:val="8"/>
        </w:numPr>
        <w:spacing w:line="360" w:lineRule="auto"/>
      </w:pPr>
      <w:r w:rsidRPr="006C671C">
        <w:t>Seštevanje in odštevanje.</w:t>
      </w:r>
    </w:p>
    <w:p w14:paraId="44677410" w14:textId="5F49F2A7" w:rsidR="000A7B52" w:rsidRPr="006C671C" w:rsidRDefault="00B744D1" w:rsidP="00033B71">
      <w:pPr>
        <w:pStyle w:val="Heading2"/>
        <w:spacing w:line="360" w:lineRule="auto"/>
      </w:pPr>
      <w:bookmarkStart w:id="16" w:name="_Toc124421974"/>
      <w:r w:rsidRPr="006C671C">
        <w:t>Vpis celotnega računa</w:t>
      </w:r>
      <w:bookmarkEnd w:id="16"/>
    </w:p>
    <w:p w14:paraId="32EEE93B" w14:textId="6BD3886D" w:rsidR="003E37D3" w:rsidRPr="006C671C" w:rsidRDefault="005A543F" w:rsidP="00033B71">
      <w:pPr>
        <w:spacing w:line="360" w:lineRule="auto"/>
      </w:pPr>
      <w:r w:rsidRPr="006C671C">
        <w:t xml:space="preserve">Kalkulator </w:t>
      </w:r>
      <w:r w:rsidR="00D14DE3" w:rsidRPr="006C671C">
        <w:t>podpira reševanje celotnih računov. To je mogoče</w:t>
      </w:r>
      <w:r w:rsidR="00706495" w:rsidRPr="006C671C">
        <w:t>,</w:t>
      </w:r>
      <w:r w:rsidR="00D14DE3" w:rsidRPr="006C671C">
        <w:t xml:space="preserve"> saj račun</w:t>
      </w:r>
      <w:r w:rsidR="00FF4F38" w:rsidRPr="006C671C">
        <w:t xml:space="preserve"> znotraj polja</w:t>
      </w:r>
      <w:r w:rsidR="00D14DE3" w:rsidRPr="006C671C">
        <w:t xml:space="preserve"> obravnava kot niz</w:t>
      </w:r>
      <w:r w:rsidR="00332504" w:rsidRPr="006C671C">
        <w:t xml:space="preserve">. Znotraj niza upošteva prednost operacij in postopoma rešuje vrednosti znotraj podnizev ter to vrednost zamenja z izrazu v prvotnem nizu. Ta postopek ponovi dokler </w:t>
      </w:r>
      <w:r w:rsidR="005B6111" w:rsidRPr="006C671C">
        <w:t>niz ni enak neki številki, ki predstavlja vrednost celotnega računa.</w:t>
      </w:r>
      <w:r w:rsidR="003C330A" w:rsidRPr="006C671C">
        <w:t xml:space="preserve"> </w:t>
      </w:r>
      <w:r w:rsidR="003C330A" w:rsidRPr="006C671C">
        <w:fldChar w:fldCharType="begin"/>
      </w:r>
      <w:r w:rsidR="001076BF" w:rsidRPr="006C671C">
        <w:instrText xml:space="preserve"> ADDIN ZOTERO_ITEM CSL_CITATION {"citationID":"O4xbtGxZ","properties":{"formattedCitation":"[4], [5]","plainCitation":"[4], [5]","noteIndex":0},"citationItems":[{"id":118,"uris":["http://zotero.org/users/10494198/items/ZJ9WKATP"],"itemData":{"id":118,"type":"webpage","title":"Insert String at specific Index of another String in JS | bobbyhadz","URL":"https://bobbyhadz.com/blog/javascript-insert-string-at-index","accessed":{"date-parts":[["2022",12,22]]}}},{"id":116,"uris":["http://zotero.org/users/10494198/items/YI2QBQP9"],"itemData":{"id":116,"type":"webpage","title":"Remove a Substring from a String using JavaScript | bobbyhadz","URL":"https://bobbyhadz.com/blog/javascript-remove-substring-from-string","accessed":{"date-parts":[["2022",12,22]]}}}],"schema":"https://github.com/citation-style-language/schema/raw/master/csl-citation.json"} </w:instrText>
      </w:r>
      <w:r w:rsidR="003C330A" w:rsidRPr="006C671C">
        <w:fldChar w:fldCharType="separate"/>
      </w:r>
      <w:r w:rsidR="001076BF" w:rsidRPr="006C671C">
        <w:rPr>
          <w:rFonts w:ascii="Calibri" w:hAnsi="Calibri" w:cs="Calibri"/>
        </w:rPr>
        <w:t>[4], [5]</w:t>
      </w:r>
      <w:r w:rsidR="003C330A" w:rsidRPr="006C671C">
        <w:fldChar w:fldCharType="end"/>
      </w:r>
    </w:p>
    <w:p w14:paraId="29EF61C9" w14:textId="77777777" w:rsidR="00B44072" w:rsidRPr="006C671C" w:rsidRDefault="00595E1A" w:rsidP="00033B71">
      <w:pPr>
        <w:spacing w:line="360" w:lineRule="auto"/>
      </w:pPr>
      <w:r w:rsidRPr="006C671C">
        <w:t xml:space="preserve">Primer: </w:t>
      </w:r>
    </w:p>
    <w:p w14:paraId="65CD3B2B" w14:textId="283ED520" w:rsidR="00FF4F38" w:rsidRPr="006C671C" w:rsidRDefault="00595E1A" w:rsidP="00033B71">
      <w:pPr>
        <w:spacing w:line="360" w:lineRule="auto"/>
      </w:pPr>
      <w:r w:rsidRPr="006C671C">
        <w:t xml:space="preserve">5 * (3 + </w:t>
      </w:r>
      <w:r w:rsidR="00F62019" w:rsidRPr="006C671C">
        <w:t xml:space="preserve">7) </w:t>
      </w:r>
      <w:r w:rsidR="00432BD8" w:rsidRPr="006C671C">
        <w:t>:</w:t>
      </w:r>
      <w:r w:rsidR="00F62019" w:rsidRPr="006C671C">
        <w:t xml:space="preserve"> Pri tem tem računu program prvo reši vrednost znotraj okepajev, torej 3 + 7 = 10, nato rešeno vrednost zanmenja v prvotnem </w:t>
      </w:r>
      <w:r w:rsidR="00606519" w:rsidRPr="006C671C">
        <w:t>računu in dobimo nov račun, ki je oblike: 5 * 10, preverimo, če je vrednost število</w:t>
      </w:r>
      <w:r w:rsidR="00441ECD" w:rsidRPr="006C671C">
        <w:t>, končamo</w:t>
      </w:r>
      <w:r w:rsidR="00392581" w:rsidRPr="006C671C">
        <w:t xml:space="preserve">, kar ni v tem primeru, torej rešujemo naprej. Program ovrednoti novi račun 5 * 10 = 50 in zamenja vrednost znotraj </w:t>
      </w:r>
      <w:r w:rsidR="008E57D2" w:rsidRPr="006C671C">
        <w:t xml:space="preserve">prejšnega računa. Tako postane vrednost </w:t>
      </w:r>
      <w:r w:rsidR="00B879B8" w:rsidRPr="006C671C">
        <w:t xml:space="preserve">računa </w:t>
      </w:r>
      <w:r w:rsidR="008E57D2" w:rsidRPr="006C671C">
        <w:t>50</w:t>
      </w:r>
      <w:r w:rsidR="00A96010" w:rsidRPr="006C671C">
        <w:t>. Ko je vredonst računa število kočamo računanje in izpišemo dobljeno vrednost v oknu</w:t>
      </w:r>
      <w:r w:rsidR="00B44072" w:rsidRPr="006C671C">
        <w:t>, kjer smo prvotno vpisali račun.</w:t>
      </w:r>
    </w:p>
    <w:p w14:paraId="0D83033F" w14:textId="77777777" w:rsidR="00FF4F38" w:rsidRPr="006C671C" w:rsidRDefault="00FF4F38" w:rsidP="00033B71">
      <w:pPr>
        <w:spacing w:line="360" w:lineRule="auto"/>
        <w:jc w:val="left"/>
      </w:pPr>
      <w:r w:rsidRPr="006C671C">
        <w:br w:type="page"/>
      </w:r>
    </w:p>
    <w:p w14:paraId="1F6E1855" w14:textId="127639E1" w:rsidR="00B744D1" w:rsidRPr="006C671C" w:rsidRDefault="00B744D1" w:rsidP="00033B71">
      <w:pPr>
        <w:pStyle w:val="Heading2"/>
        <w:spacing w:line="360" w:lineRule="auto"/>
      </w:pPr>
      <w:bookmarkStart w:id="17" w:name="_Toc124421975"/>
      <w:r w:rsidRPr="006C671C">
        <w:lastRenderedPageBreak/>
        <w:t>Pretvarjanje števil med številskimi sistemi</w:t>
      </w:r>
      <w:bookmarkEnd w:id="17"/>
    </w:p>
    <w:p w14:paraId="5C971E1D" w14:textId="3B4EA4E8" w:rsidR="003E37D3" w:rsidRPr="006C671C" w:rsidRDefault="00FF4F38" w:rsidP="00033B71">
      <w:pPr>
        <w:spacing w:line="360" w:lineRule="auto"/>
      </w:pPr>
      <w:r w:rsidRPr="006C671C">
        <w:t xml:space="preserve">Pretvarjanje med števili </w:t>
      </w:r>
      <w:r w:rsidR="004F2BAD" w:rsidRPr="006C671C">
        <w:t xml:space="preserve">je mogoče preko logičnega računala. Omogča pretvarjanje med naslednjimi </w:t>
      </w:r>
      <w:r w:rsidR="00776D7C" w:rsidRPr="006C671C">
        <w:t>številskimi sistemi:</w:t>
      </w:r>
    </w:p>
    <w:p w14:paraId="531932B8" w14:textId="3A27822A" w:rsidR="00776D7C" w:rsidRPr="006C671C" w:rsidRDefault="00776D7C" w:rsidP="00033B71">
      <w:pPr>
        <w:pStyle w:val="ListParagraph"/>
        <w:numPr>
          <w:ilvl w:val="0"/>
          <w:numId w:val="9"/>
        </w:numPr>
        <w:spacing w:line="360" w:lineRule="auto"/>
      </w:pPr>
      <w:r w:rsidRPr="006C671C">
        <w:t>Dvojiško (BIN),</w:t>
      </w:r>
    </w:p>
    <w:p w14:paraId="18B95B5A" w14:textId="59A94E9E" w:rsidR="00776D7C" w:rsidRPr="006C671C" w:rsidRDefault="00776D7C" w:rsidP="00033B71">
      <w:pPr>
        <w:pStyle w:val="ListParagraph"/>
        <w:numPr>
          <w:ilvl w:val="0"/>
          <w:numId w:val="9"/>
        </w:numPr>
        <w:spacing w:line="360" w:lineRule="auto"/>
      </w:pPr>
      <w:r w:rsidRPr="006C671C">
        <w:t>Osmiško (OCT),</w:t>
      </w:r>
    </w:p>
    <w:p w14:paraId="4F39FC1B" w14:textId="65D33AFD" w:rsidR="00776D7C" w:rsidRPr="006C671C" w:rsidRDefault="00CC7E9C" w:rsidP="00033B71">
      <w:pPr>
        <w:pStyle w:val="ListParagraph"/>
        <w:numPr>
          <w:ilvl w:val="0"/>
          <w:numId w:val="9"/>
        </w:numPr>
        <w:spacing w:line="360" w:lineRule="auto"/>
      </w:pPr>
      <w:r w:rsidRPr="006C671C">
        <w:t>Desetiško (DEC) ter</w:t>
      </w:r>
    </w:p>
    <w:p w14:paraId="320D1E79" w14:textId="738AFA3D" w:rsidR="00CC7E9C" w:rsidRPr="006C671C" w:rsidRDefault="00CC7E9C" w:rsidP="00033B71">
      <w:pPr>
        <w:pStyle w:val="ListParagraph"/>
        <w:numPr>
          <w:ilvl w:val="0"/>
          <w:numId w:val="9"/>
        </w:numPr>
        <w:spacing w:line="360" w:lineRule="auto"/>
      </w:pPr>
      <w:r w:rsidRPr="006C671C">
        <w:t>Šestnajstiško (HEX).</w:t>
      </w:r>
    </w:p>
    <w:p w14:paraId="35AED971" w14:textId="6BDCD91C" w:rsidR="00CC7E9C" w:rsidRPr="006C671C" w:rsidRDefault="00FB499F" w:rsidP="00033B71">
      <w:pPr>
        <w:spacing w:line="360" w:lineRule="auto"/>
      </w:pPr>
      <w:r w:rsidRPr="006C671C">
        <w:t xml:space="preserve">Pretvarjanje je možno med poljubnima dvema </w:t>
      </w:r>
      <w:r w:rsidR="005C1B79" w:rsidRPr="006C671C">
        <w:t xml:space="preserve">številskima sistema. </w:t>
      </w:r>
      <w:r w:rsidR="006C5BF3" w:rsidRPr="006C671C">
        <w:t xml:space="preserve">Ob kliku na enačaj se niz znotraj polja </w:t>
      </w:r>
      <w:r w:rsidR="008B609A" w:rsidRPr="006C671C">
        <w:t xml:space="preserve">direktno pretvori iz vhodnega v izhodni številski sistem. </w:t>
      </w:r>
      <w:r w:rsidR="00BF18D1" w:rsidRPr="006C671C">
        <w:t>Zgornja vrstica predstavlja vhodni številski sistem, medtem ko spodnja izhodnega.</w:t>
      </w:r>
      <w:r w:rsidR="00440AE1" w:rsidRPr="006C671C">
        <w:t xml:space="preserve"> Hkrati pa so omogočeni le določeni gumbi za vnos vrednosti, torej tisti katere številski sistem podpira. </w:t>
      </w:r>
      <w:r w:rsidR="00440AE1" w:rsidRPr="006C671C">
        <w:fldChar w:fldCharType="begin"/>
      </w:r>
      <w:r w:rsidR="00440AE1" w:rsidRPr="006C671C">
        <w:instrText xml:space="preserve"> REF _Ref124418576 \h </w:instrText>
      </w:r>
      <w:r w:rsidR="00440AE1" w:rsidRPr="006C671C">
        <w:fldChar w:fldCharType="separate"/>
      </w:r>
      <w:r w:rsidR="001F0086" w:rsidRPr="006C671C">
        <w:t xml:space="preserve">Slika </w:t>
      </w:r>
      <w:r w:rsidR="001F0086" w:rsidRPr="006C671C">
        <w:rPr>
          <w:noProof/>
        </w:rPr>
        <w:t>4</w:t>
      </w:r>
      <w:r w:rsidR="00440AE1" w:rsidRPr="006C671C">
        <w:fldChar w:fldCharType="end"/>
      </w:r>
    </w:p>
    <w:p w14:paraId="4504E231" w14:textId="77777777" w:rsidR="00AA7038" w:rsidRPr="006C671C" w:rsidRDefault="00AA7038" w:rsidP="00AA7038">
      <w:pPr>
        <w:keepNext/>
        <w:spacing w:line="360" w:lineRule="auto"/>
        <w:jc w:val="center"/>
      </w:pPr>
      <w:r w:rsidRPr="006C671C">
        <w:rPr>
          <w:noProof/>
        </w:rPr>
        <w:drawing>
          <wp:inline distT="0" distB="0" distL="0" distR="0" wp14:anchorId="2AD73DCE" wp14:editId="5C789610">
            <wp:extent cx="4000500" cy="3445553"/>
            <wp:effectExtent l="0" t="0" r="0" b="2540"/>
            <wp:docPr id="5" name="Picture 5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Graphical user interface, application&#10;&#10;Description automatically generated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10450" cy="34541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BF3AA0" w14:textId="5FF5792E" w:rsidR="00BF18D1" w:rsidRPr="006C671C" w:rsidRDefault="00AA7038" w:rsidP="00AA7038">
      <w:pPr>
        <w:pStyle w:val="Caption"/>
        <w:jc w:val="center"/>
      </w:pPr>
      <w:bookmarkStart w:id="18" w:name="_Ref124418576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4</w:t>
      </w:r>
      <w:r w:rsidRPr="006C671C">
        <w:fldChar w:fldCharType="end"/>
      </w:r>
      <w:bookmarkEnd w:id="18"/>
      <w:r w:rsidRPr="006C671C">
        <w:t xml:space="preserve">: Grafični vmesnik </w:t>
      </w:r>
      <w:r w:rsidR="00440AE1" w:rsidRPr="006C671C">
        <w:t>–</w:t>
      </w:r>
      <w:r w:rsidRPr="006C671C">
        <w:t xml:space="preserve"> logično</w:t>
      </w:r>
      <w:r w:rsidR="00440AE1" w:rsidRPr="006C671C">
        <w:t xml:space="preserve"> </w:t>
      </w:r>
      <w:r w:rsidRPr="006C671C">
        <w:t>računalo</w:t>
      </w:r>
    </w:p>
    <w:p w14:paraId="1B1DB085" w14:textId="1921BC61" w:rsidR="00AB4DCF" w:rsidRPr="006C671C" w:rsidRDefault="00AB4DCF">
      <w:pPr>
        <w:jc w:val="left"/>
      </w:pPr>
      <w:r w:rsidRPr="006C671C">
        <w:br w:type="page"/>
      </w:r>
    </w:p>
    <w:p w14:paraId="267749AA" w14:textId="2C6B3346" w:rsidR="006C076A" w:rsidRPr="006C671C" w:rsidRDefault="006C076A" w:rsidP="00033B71">
      <w:pPr>
        <w:pStyle w:val="Heading2"/>
        <w:spacing w:line="360" w:lineRule="auto"/>
      </w:pPr>
      <w:bookmarkStart w:id="19" w:name="_Toc124421976"/>
      <w:r w:rsidRPr="006C671C">
        <w:lastRenderedPageBreak/>
        <w:t>Uporaba logičnih vrat</w:t>
      </w:r>
      <w:bookmarkEnd w:id="19"/>
    </w:p>
    <w:p w14:paraId="279ADE1F" w14:textId="2FCA6176" w:rsidR="003E37D3" w:rsidRPr="006C671C" w:rsidRDefault="00440AE1" w:rsidP="00033B71">
      <w:pPr>
        <w:spacing w:line="360" w:lineRule="auto"/>
      </w:pPr>
      <w:r w:rsidRPr="006C671C">
        <w:t>Poleg pretvarjan</w:t>
      </w:r>
      <w:r w:rsidR="006B0155" w:rsidRPr="006C671C">
        <w:t>ja logično računalo podpira še vrednotenje logičnih operacij:</w:t>
      </w:r>
    </w:p>
    <w:p w14:paraId="0209C449" w14:textId="7AC45E63" w:rsidR="006B0155" w:rsidRPr="006C671C" w:rsidRDefault="006B0155" w:rsidP="006B0155">
      <w:pPr>
        <w:pStyle w:val="ListParagraph"/>
        <w:numPr>
          <w:ilvl w:val="0"/>
          <w:numId w:val="10"/>
        </w:numPr>
        <w:spacing w:line="360" w:lineRule="auto"/>
      </w:pPr>
      <w:r w:rsidRPr="006C671C">
        <w:t>NOT,</w:t>
      </w:r>
    </w:p>
    <w:p w14:paraId="5A65F785" w14:textId="02E80C53" w:rsidR="006B0155" w:rsidRPr="006C671C" w:rsidRDefault="006B0155" w:rsidP="006B0155">
      <w:pPr>
        <w:pStyle w:val="ListParagraph"/>
        <w:numPr>
          <w:ilvl w:val="0"/>
          <w:numId w:val="10"/>
        </w:numPr>
        <w:spacing w:line="360" w:lineRule="auto"/>
      </w:pPr>
      <w:r w:rsidRPr="006C671C">
        <w:t>AND,</w:t>
      </w:r>
    </w:p>
    <w:p w14:paraId="1B2D7524" w14:textId="69CDCEB8" w:rsidR="006B0155" w:rsidRPr="006C671C" w:rsidRDefault="00B568CE" w:rsidP="006B0155">
      <w:pPr>
        <w:pStyle w:val="ListParagraph"/>
        <w:numPr>
          <w:ilvl w:val="0"/>
          <w:numId w:val="10"/>
        </w:numPr>
        <w:spacing w:line="360" w:lineRule="auto"/>
      </w:pPr>
      <w:r w:rsidRPr="006C671C">
        <w:t>OR ter</w:t>
      </w:r>
    </w:p>
    <w:p w14:paraId="178068AD" w14:textId="62951EC6" w:rsidR="00B568CE" w:rsidRPr="006C671C" w:rsidRDefault="00B568CE" w:rsidP="006B0155">
      <w:pPr>
        <w:pStyle w:val="ListParagraph"/>
        <w:numPr>
          <w:ilvl w:val="0"/>
          <w:numId w:val="10"/>
        </w:numPr>
        <w:spacing w:line="360" w:lineRule="auto"/>
      </w:pPr>
      <w:r w:rsidRPr="006C671C">
        <w:t>XOR.</w:t>
      </w:r>
    </w:p>
    <w:p w14:paraId="0DCA77FC" w14:textId="29007CED" w:rsidR="00B568CE" w:rsidRPr="006C671C" w:rsidRDefault="00B568CE" w:rsidP="00B568CE">
      <w:pPr>
        <w:spacing w:line="360" w:lineRule="auto"/>
      </w:pPr>
      <w:r w:rsidRPr="006C671C">
        <w:t xml:space="preserve">Program deluje, tako da prvo reši </w:t>
      </w:r>
      <w:r w:rsidR="00D57238" w:rsidRPr="006C671C">
        <w:t>vrednost logične izjave, nato pa pretvori v izbran številski sistem.</w:t>
      </w:r>
    </w:p>
    <w:p w14:paraId="12C54FDD" w14:textId="1E365758" w:rsidR="00D57238" w:rsidRPr="006C671C" w:rsidRDefault="00D57238" w:rsidP="00B568CE">
      <w:pPr>
        <w:spacing w:line="360" w:lineRule="auto"/>
      </w:pPr>
      <w:r w:rsidRPr="006C671C">
        <w:t xml:space="preserve">Primer: </w:t>
      </w:r>
      <w:r w:rsidR="001315AE" w:rsidRPr="006C671C">
        <w:t>Dvojiško i</w:t>
      </w:r>
      <w:r w:rsidR="00935893" w:rsidRPr="006C671C">
        <w:t xml:space="preserve">zjavo 101 AND 100 želimo pretvoriti v </w:t>
      </w:r>
      <w:r w:rsidR="001315AE" w:rsidRPr="006C671C">
        <w:t xml:space="preserve">desetiško vrednost. Prvo se ovrednoti vredost izjave, torej </w:t>
      </w:r>
      <w:r w:rsidR="00BC3DF6" w:rsidRPr="006C671C">
        <w:t>dvojišk</w:t>
      </w:r>
      <w:r w:rsidR="00D270AA" w:rsidRPr="006C671C">
        <w:t>o</w:t>
      </w:r>
      <w:r w:rsidR="00BC3DF6" w:rsidRPr="006C671C">
        <w:t xml:space="preserve"> </w:t>
      </w:r>
      <w:r w:rsidR="001315AE" w:rsidRPr="006C671C">
        <w:t>100</w:t>
      </w:r>
      <w:r w:rsidR="00BC3DF6" w:rsidRPr="006C671C">
        <w:t xml:space="preserve">, nato se pretvori v izbran številski sistem. Končni rezultat je torej </w:t>
      </w:r>
      <w:r w:rsidR="00D270AA" w:rsidRPr="006C671C">
        <w:t>desetiško 4.</w:t>
      </w:r>
    </w:p>
    <w:p w14:paraId="43716D1D" w14:textId="01DF7682" w:rsidR="006C076A" w:rsidRPr="006C671C" w:rsidRDefault="009B4637" w:rsidP="00033B71">
      <w:pPr>
        <w:pStyle w:val="Heading2"/>
        <w:spacing w:line="360" w:lineRule="auto"/>
      </w:pPr>
      <w:bookmarkStart w:id="20" w:name="_Toc124421977"/>
      <w:r w:rsidRPr="006C671C">
        <w:t>Branje iz datoteke</w:t>
      </w:r>
      <w:bookmarkEnd w:id="20"/>
    </w:p>
    <w:p w14:paraId="729AE635" w14:textId="77777777" w:rsidR="006544ED" w:rsidRPr="006C671C" w:rsidRDefault="009256AA" w:rsidP="006F7305">
      <w:pPr>
        <w:spacing w:line="360" w:lineRule="auto"/>
      </w:pPr>
      <w:r w:rsidRPr="006C671C">
        <w:t>Oba računala podpirata nalaganje računov iz tekstovne datoteke</w:t>
      </w:r>
      <w:r w:rsidR="00AB4DCF" w:rsidRPr="006C671C">
        <w:t xml:space="preserve">, pri tem je potrebno upoštevati </w:t>
      </w:r>
      <w:r w:rsidR="006F7305" w:rsidRPr="006C671C">
        <w:t xml:space="preserve">primerno obliko zapisa znotraj tekstovnih datotek. Za aritmetično računalo so </w:t>
      </w:r>
      <w:r w:rsidR="006F30A1" w:rsidRPr="006C671C">
        <w:t>posamezni računi v svoji vrstici. Z</w:t>
      </w:r>
      <w:r w:rsidR="006544ED" w:rsidRPr="006C671C">
        <w:t xml:space="preserve">apis za logično računalo pa je oblike : </w:t>
      </w:r>
    </w:p>
    <w:p w14:paraId="7CB356DB" w14:textId="77777777" w:rsidR="006544ED" w:rsidRPr="006C671C" w:rsidRDefault="006544ED" w:rsidP="006544ED">
      <w:pPr>
        <w:spacing w:line="360" w:lineRule="auto"/>
        <w:jc w:val="center"/>
      </w:pPr>
      <w:r w:rsidRPr="006C671C">
        <w:t>"vhodni številski sistem; izraz; izhodni številski sistem"</w:t>
      </w:r>
    </w:p>
    <w:p w14:paraId="25A46E30" w14:textId="77777777" w:rsidR="00E46EC1" w:rsidRDefault="00A23055" w:rsidP="006544ED">
      <w:pPr>
        <w:spacing w:line="360" w:lineRule="auto"/>
      </w:pPr>
      <w:r w:rsidRPr="006C671C">
        <w:t>Za delovanje je uporabljen</w:t>
      </w:r>
      <w:r w:rsidR="00D40091" w:rsidRPr="006C671C">
        <w:t xml:space="preserve"> </w:t>
      </w:r>
      <w:r w:rsidR="00967E97" w:rsidRPr="006C671C">
        <w:t>element tipa &lt;input type="file"&gt;</w:t>
      </w:r>
      <w:r w:rsidR="006C671C">
        <w:t xml:space="preserve"> </w:t>
      </w:r>
      <w:r w:rsidR="006C671C">
        <w:fldChar w:fldCharType="begin"/>
      </w:r>
      <w:r w:rsidR="006C671C">
        <w:instrText xml:space="preserve"> ADDIN ZOTERO_ITEM CSL_CITATION {"citationID":"QeIm1T1E","properties":{"formattedCitation":"[6]","plainCitation":"[6]","noteIndex":0},"citationItems":[{"id":127,"uris":["http://zotero.org/users/10494198/items/IAE6JBPJ"],"itemData":{"id":127,"type":"webpage","title":"&lt;input type=\"file\"&gt; - HTML: HyperText Markup Language | MDN","URL":"https://developer.mozilla.org/en-US/docs/Web/HTML/Element/input/file","accessed":{"date-parts":[["2022",12,22]]}}}],"schema":"https://github.com/citation-style-language/schema/raw/master/csl-citation.json"} </w:instrText>
      </w:r>
      <w:r w:rsidR="006C671C">
        <w:fldChar w:fldCharType="separate"/>
      </w:r>
      <w:r w:rsidR="006C671C" w:rsidRPr="006C671C">
        <w:rPr>
          <w:rFonts w:ascii="Calibri" w:hAnsi="Calibri" w:cs="Calibri"/>
        </w:rPr>
        <w:t>[6]</w:t>
      </w:r>
      <w:r w:rsidR="006C671C">
        <w:fldChar w:fldCharType="end"/>
      </w:r>
      <w:r w:rsidR="006C671C" w:rsidRPr="006C671C">
        <w:t xml:space="preserve">, ki pokliče funkcijo, ki uporablja </w:t>
      </w:r>
      <w:r w:rsidR="00D40091" w:rsidRPr="006C671C">
        <w:t xml:space="preserve">objekt tipa FileReader(), ki omogoča branje lokalnih datotek </w:t>
      </w:r>
      <w:r w:rsidR="00D40091" w:rsidRPr="006C671C">
        <w:fldChar w:fldCharType="begin"/>
      </w:r>
      <w:r w:rsidR="006C671C">
        <w:instrText xml:space="preserve"> ADDIN ZOTERO_ITEM CSL_CITATION {"citationID":"s6I24nVj","properties":{"formattedCitation":"[7]","plainCitation":"[7]","noteIndex":0},"citationItems":[{"id":121,"uris":["http://zotero.org/users/10494198/items/A7DYM4VB"],"itemData":{"id":121,"type":"webpage","title":"File and FileReader","URL":"https://javascript.info/file","accessed":{"date-parts":[["2022",12,22]]}}}],"schema":"https://github.com/citation-style-language/schema/raw/master/csl-citation.json"} </w:instrText>
      </w:r>
      <w:r w:rsidR="00D40091" w:rsidRPr="006C671C">
        <w:fldChar w:fldCharType="separate"/>
      </w:r>
      <w:r w:rsidR="006C671C" w:rsidRPr="006C671C">
        <w:rPr>
          <w:rFonts w:ascii="Calibri" w:hAnsi="Calibri" w:cs="Calibri"/>
        </w:rPr>
        <w:t>[7]</w:t>
      </w:r>
      <w:r w:rsidR="00D40091" w:rsidRPr="006C671C">
        <w:fldChar w:fldCharType="end"/>
      </w:r>
      <w:r w:rsidR="00D057F9" w:rsidRPr="006C671C">
        <w:t xml:space="preserve">. </w:t>
      </w:r>
    </w:p>
    <w:p w14:paraId="66FAC943" w14:textId="24EFFC07" w:rsidR="006F3DF7" w:rsidRPr="006C671C" w:rsidRDefault="00D057F9" w:rsidP="006544ED">
      <w:pPr>
        <w:spacing w:line="360" w:lineRule="auto"/>
      </w:pPr>
      <w:r w:rsidRPr="006C671C">
        <w:t>Program vsebino datoteke loči v polje nizov</w:t>
      </w:r>
      <w:r w:rsidR="005926FB" w:rsidRPr="006C671C">
        <w:t xml:space="preserve">, kjer vsaka vrstica v datoteki predstavlja svoj niz. </w:t>
      </w:r>
      <w:r w:rsidR="00103BA7" w:rsidRPr="006C671C">
        <w:t>Pri aritmetičnem računalu</w:t>
      </w:r>
      <w:r w:rsidR="005926FB" w:rsidRPr="006C671C">
        <w:t xml:space="preserve"> </w:t>
      </w:r>
      <w:r w:rsidR="00103BA7" w:rsidRPr="006C671C">
        <w:t>s</w:t>
      </w:r>
      <w:r w:rsidR="005926FB" w:rsidRPr="006C671C">
        <w:t>e niz</w:t>
      </w:r>
      <w:r w:rsidR="00103BA7" w:rsidRPr="006C671C">
        <w:t>i</w:t>
      </w:r>
      <w:r w:rsidR="005926FB" w:rsidRPr="006C671C">
        <w:t xml:space="preserve"> doda</w:t>
      </w:r>
      <w:r w:rsidR="006F3DF7" w:rsidRPr="006C671C">
        <w:t>jo</w:t>
      </w:r>
      <w:r w:rsidR="005926FB" w:rsidRPr="006C671C">
        <w:t xml:space="preserve"> v </w:t>
      </w:r>
      <w:r w:rsidR="008370D0" w:rsidRPr="006C671C">
        <w:t>tabelo, ki ima tudi gumb "vstavi", kateri vstavi račun v računalo</w:t>
      </w:r>
      <w:r w:rsidR="0083390D" w:rsidRPr="006C671C">
        <w:t xml:space="preserve">. </w:t>
      </w:r>
      <w:r w:rsidR="006F3DF7" w:rsidRPr="006C671C">
        <w:fldChar w:fldCharType="begin"/>
      </w:r>
      <w:r w:rsidR="006F3DF7" w:rsidRPr="006C671C">
        <w:instrText xml:space="preserve"> REF _Ref124420317 \h </w:instrText>
      </w:r>
      <w:r w:rsidR="006F3DF7" w:rsidRPr="006C671C">
        <w:fldChar w:fldCharType="separate"/>
      </w:r>
      <w:r w:rsidR="006F3DF7" w:rsidRPr="006C671C">
        <w:t xml:space="preserve">Slika </w:t>
      </w:r>
      <w:r w:rsidR="006F3DF7" w:rsidRPr="006C671C">
        <w:rPr>
          <w:noProof/>
        </w:rPr>
        <w:t>5</w:t>
      </w:r>
      <w:r w:rsidR="006F3DF7" w:rsidRPr="006C671C">
        <w:fldChar w:fldCharType="end"/>
      </w:r>
    </w:p>
    <w:p w14:paraId="2ED49D51" w14:textId="77777777" w:rsidR="006F3DF7" w:rsidRPr="006C671C" w:rsidRDefault="006F3DF7" w:rsidP="006F3DF7">
      <w:pPr>
        <w:keepNext/>
        <w:spacing w:line="360" w:lineRule="auto"/>
        <w:jc w:val="center"/>
      </w:pPr>
      <w:r w:rsidRPr="006C671C">
        <w:rPr>
          <w:noProof/>
        </w:rPr>
        <w:drawing>
          <wp:inline distT="0" distB="0" distL="0" distR="0" wp14:anchorId="33050FD6" wp14:editId="3B02A9A7">
            <wp:extent cx="5143500" cy="1308385"/>
            <wp:effectExtent l="0" t="0" r="0" b="6350"/>
            <wp:docPr id="7" name="Picture 7" descr="Chart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Chart&#10;&#10;Description automatically generated with low confidence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59944" cy="13125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A8776E" w14:textId="67CD38CD" w:rsidR="006F3DF7" w:rsidRPr="006C671C" w:rsidRDefault="006F3DF7" w:rsidP="006F3DF7">
      <w:pPr>
        <w:pStyle w:val="Caption"/>
        <w:jc w:val="center"/>
      </w:pPr>
      <w:bookmarkStart w:id="21" w:name="_Ref124420317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="000A19B8" w:rsidRPr="006C671C">
        <w:rPr>
          <w:noProof/>
        </w:rPr>
        <w:t>5</w:t>
      </w:r>
      <w:r w:rsidRPr="006C671C">
        <w:fldChar w:fldCharType="end"/>
      </w:r>
      <w:bookmarkEnd w:id="21"/>
      <w:r w:rsidRPr="006C671C">
        <w:t>: Tabela računov za aritmetično računalo</w:t>
      </w:r>
    </w:p>
    <w:p w14:paraId="3F275E66" w14:textId="515C7793" w:rsidR="006F3DF7" w:rsidRPr="006C671C" w:rsidRDefault="0083390D" w:rsidP="006544ED">
      <w:pPr>
        <w:spacing w:line="360" w:lineRule="auto"/>
      </w:pPr>
      <w:r w:rsidRPr="006C671C">
        <w:lastRenderedPageBreak/>
        <w:t>Pri logičnem računalo je še dodana funkcionalnost, da izbere vhodni in izhodni številski sistem.</w:t>
      </w:r>
      <w:r w:rsidR="000A19B8" w:rsidRPr="006C671C">
        <w:t xml:space="preserve"> </w:t>
      </w:r>
      <w:r w:rsidR="000A19B8" w:rsidRPr="006C671C">
        <w:fldChar w:fldCharType="begin"/>
      </w:r>
      <w:r w:rsidR="000A19B8" w:rsidRPr="006C671C">
        <w:instrText xml:space="preserve"> REF _Ref124420394 \h </w:instrText>
      </w:r>
      <w:r w:rsidR="000A19B8" w:rsidRPr="006C671C">
        <w:fldChar w:fldCharType="separate"/>
      </w:r>
      <w:r w:rsidR="000A19B8" w:rsidRPr="006C671C">
        <w:t xml:space="preserve">Slika </w:t>
      </w:r>
      <w:r w:rsidR="000A19B8" w:rsidRPr="006C671C">
        <w:rPr>
          <w:noProof/>
        </w:rPr>
        <w:t>6</w:t>
      </w:r>
      <w:r w:rsidR="000A19B8" w:rsidRPr="006C671C">
        <w:fldChar w:fldCharType="end"/>
      </w:r>
    </w:p>
    <w:p w14:paraId="34B1E953" w14:textId="77777777" w:rsidR="000A19B8" w:rsidRPr="006C671C" w:rsidRDefault="000A19B8" w:rsidP="000A19B8">
      <w:pPr>
        <w:keepNext/>
        <w:spacing w:line="360" w:lineRule="auto"/>
        <w:jc w:val="center"/>
      </w:pPr>
      <w:r w:rsidRPr="006C671C">
        <w:rPr>
          <w:noProof/>
        </w:rPr>
        <w:drawing>
          <wp:inline distT="0" distB="0" distL="0" distR="0" wp14:anchorId="696E4FEE" wp14:editId="47F7ABA7">
            <wp:extent cx="5227320" cy="1287429"/>
            <wp:effectExtent l="0" t="0" r="0" b="8255"/>
            <wp:docPr id="1" name="Picture 1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40336" cy="1290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50ED58" w14:textId="0A5FE6AB" w:rsidR="000A19B8" w:rsidRPr="006C671C" w:rsidRDefault="000A19B8" w:rsidP="000A19B8">
      <w:pPr>
        <w:pStyle w:val="Caption"/>
        <w:jc w:val="center"/>
      </w:pPr>
      <w:bookmarkStart w:id="22" w:name="_Ref124420394"/>
      <w:r w:rsidRPr="006C671C">
        <w:t xml:space="preserve">Slika </w:t>
      </w:r>
      <w:r w:rsidRPr="006C671C">
        <w:fldChar w:fldCharType="begin"/>
      </w:r>
      <w:r w:rsidRPr="006C671C">
        <w:instrText xml:space="preserve"> SEQ Slika \* ARABIC </w:instrText>
      </w:r>
      <w:r w:rsidRPr="006C671C">
        <w:fldChar w:fldCharType="separate"/>
      </w:r>
      <w:r w:rsidRPr="006C671C">
        <w:rPr>
          <w:noProof/>
        </w:rPr>
        <w:t>6</w:t>
      </w:r>
      <w:r w:rsidRPr="006C671C">
        <w:fldChar w:fldCharType="end"/>
      </w:r>
      <w:bookmarkEnd w:id="22"/>
      <w:r w:rsidRPr="006C671C">
        <w:t>: Tabela računov za logično računalo</w:t>
      </w:r>
    </w:p>
    <w:p w14:paraId="28172D47" w14:textId="4C92BEE3" w:rsidR="003B633D" w:rsidRPr="006C671C" w:rsidRDefault="003B633D" w:rsidP="000A19B8">
      <w:pPr>
        <w:spacing w:line="360" w:lineRule="auto"/>
        <w:jc w:val="center"/>
        <w:rPr>
          <w:rFonts w:asciiTheme="majorHAnsi" w:eastAsiaTheme="majorEastAsia" w:hAnsiTheme="majorHAnsi" w:cstheme="majorBidi"/>
          <w:b/>
          <w:sz w:val="36"/>
          <w:szCs w:val="32"/>
        </w:rPr>
      </w:pPr>
      <w:r w:rsidRPr="006C671C">
        <w:br w:type="page"/>
      </w:r>
    </w:p>
    <w:p w14:paraId="5EE57A24" w14:textId="1C41B2D7" w:rsidR="0068635C" w:rsidRPr="006C671C" w:rsidRDefault="00526DA6" w:rsidP="00900512">
      <w:pPr>
        <w:pStyle w:val="Heading1"/>
        <w:spacing w:line="360" w:lineRule="auto"/>
      </w:pPr>
      <w:bookmarkStart w:id="23" w:name="_Toc124421978"/>
      <w:r w:rsidRPr="006C671C">
        <w:lastRenderedPageBreak/>
        <w:t>Viri</w:t>
      </w:r>
      <w:bookmarkEnd w:id="23"/>
    </w:p>
    <w:p w14:paraId="244CF827" w14:textId="77777777" w:rsidR="006C671C" w:rsidRPr="006C671C" w:rsidRDefault="00131EC0" w:rsidP="006C671C">
      <w:pPr>
        <w:pStyle w:val="Bibliography"/>
        <w:rPr>
          <w:rFonts w:ascii="Calibri" w:hAnsi="Calibri" w:cs="Calibri"/>
        </w:rPr>
      </w:pPr>
      <w:r w:rsidRPr="006C671C">
        <w:fldChar w:fldCharType="begin"/>
      </w:r>
      <w:r w:rsidR="00FD1A37" w:rsidRPr="006C671C">
        <w:instrText xml:space="preserve"> ADDIN ZOTERO_BIBL {"uncited":[],"omitted":[],"custom":[]} CSL_BIBLIOGRAPHY </w:instrText>
      </w:r>
      <w:r w:rsidRPr="006C671C">
        <w:fldChar w:fldCharType="separate"/>
      </w:r>
      <w:r w:rsidR="006C671C" w:rsidRPr="006C671C">
        <w:rPr>
          <w:rFonts w:ascii="Calibri" w:hAnsi="Calibri" w:cs="Calibri"/>
        </w:rPr>
        <w:t>[1]</w:t>
      </w:r>
      <w:r w:rsidR="006C671C" w:rsidRPr="006C671C">
        <w:rPr>
          <w:rFonts w:ascii="Calibri" w:hAnsi="Calibri" w:cs="Calibri"/>
        </w:rPr>
        <w:tab/>
        <w:t>“How To Create a Custom Checkbox and Radio Buttons.” https://www.w3schools.com/howto/howto_css_custom_checkbox.asp (accessed Jan. 04, 2023).</w:t>
      </w:r>
    </w:p>
    <w:p w14:paraId="37D8BCE5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2]</w:t>
      </w:r>
      <w:r w:rsidRPr="006C671C">
        <w:rPr>
          <w:rFonts w:ascii="Calibri" w:hAnsi="Calibri" w:cs="Calibri"/>
        </w:rPr>
        <w:tab/>
        <w:t>“CSS @media Rule.” https://www.w3schools.com/cssref/css3_pr_mediaquery.php (accessed Dec. 22, 2022).</w:t>
      </w:r>
    </w:p>
    <w:p w14:paraId="10D37709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3]</w:t>
      </w:r>
      <w:r w:rsidRPr="006C671C">
        <w:rPr>
          <w:rFonts w:ascii="Calibri" w:hAnsi="Calibri" w:cs="Calibri"/>
        </w:rPr>
        <w:tab/>
        <w:t>“JavaScript Tutorial.” https://www.w3schools.com/js/ (accessed Dec. 22, 2022).</w:t>
      </w:r>
    </w:p>
    <w:p w14:paraId="1B8A3F95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4]</w:t>
      </w:r>
      <w:r w:rsidRPr="006C671C">
        <w:rPr>
          <w:rFonts w:ascii="Calibri" w:hAnsi="Calibri" w:cs="Calibri"/>
        </w:rPr>
        <w:tab/>
        <w:t>“Insert String at specific Index of another String in JS | bobbyhadz.” https://bobbyhadz.com/blog/javascript-insert-string-at-index (accessed Dec. 22, 2022).</w:t>
      </w:r>
    </w:p>
    <w:p w14:paraId="21B5EA28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5]</w:t>
      </w:r>
      <w:r w:rsidRPr="006C671C">
        <w:rPr>
          <w:rFonts w:ascii="Calibri" w:hAnsi="Calibri" w:cs="Calibri"/>
        </w:rPr>
        <w:tab/>
        <w:t>“Remove a Substring from a String using JavaScript | bobbyhadz.” https://bobbyhadz.com/blog/javascript-remove-substring-from-string (accessed Dec. 22, 2022).</w:t>
      </w:r>
    </w:p>
    <w:p w14:paraId="5AE4CEC1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6]</w:t>
      </w:r>
      <w:r w:rsidRPr="006C671C">
        <w:rPr>
          <w:rFonts w:ascii="Calibri" w:hAnsi="Calibri" w:cs="Calibri"/>
        </w:rPr>
        <w:tab/>
        <w:t>“&lt;input type="file"&gt; - HTML: HyperText Markup Language | MDN.” https://developer.mozilla.org/en-US/docs/Web/HTML/Element/input/file (accessed Dec. 22, 2022).</w:t>
      </w:r>
    </w:p>
    <w:p w14:paraId="16DCB43B" w14:textId="77777777" w:rsidR="006C671C" w:rsidRPr="006C671C" w:rsidRDefault="006C671C" w:rsidP="006C671C">
      <w:pPr>
        <w:pStyle w:val="Bibliography"/>
        <w:rPr>
          <w:rFonts w:ascii="Calibri" w:hAnsi="Calibri" w:cs="Calibri"/>
        </w:rPr>
      </w:pPr>
      <w:r w:rsidRPr="006C671C">
        <w:rPr>
          <w:rFonts w:ascii="Calibri" w:hAnsi="Calibri" w:cs="Calibri"/>
        </w:rPr>
        <w:t>[7]</w:t>
      </w:r>
      <w:r w:rsidRPr="006C671C">
        <w:rPr>
          <w:rFonts w:ascii="Calibri" w:hAnsi="Calibri" w:cs="Calibri"/>
        </w:rPr>
        <w:tab/>
        <w:t>“File and FileReader.” https://javascript.info/file (accessed Dec. 22, 2022).</w:t>
      </w:r>
    </w:p>
    <w:p w14:paraId="1F76937C" w14:textId="49046910" w:rsidR="00F44C4B" w:rsidRPr="006C671C" w:rsidRDefault="00131EC0" w:rsidP="00F44C4B">
      <w:r w:rsidRPr="006C671C">
        <w:fldChar w:fldCharType="end"/>
      </w:r>
    </w:p>
    <w:p w14:paraId="09D66AED" w14:textId="01D0C9D6" w:rsidR="00F44C4B" w:rsidRPr="006C671C" w:rsidRDefault="00F44C4B" w:rsidP="00F44C4B"/>
    <w:p w14:paraId="41DBD203" w14:textId="29148A92" w:rsidR="00F44C4B" w:rsidRPr="006C671C" w:rsidRDefault="00F44C4B" w:rsidP="00F44C4B"/>
    <w:p w14:paraId="1414C67A" w14:textId="7C0EFC13" w:rsidR="00F44C4B" w:rsidRPr="006C671C" w:rsidRDefault="00F44C4B" w:rsidP="00F44C4B"/>
    <w:p w14:paraId="65E96939" w14:textId="4676A784" w:rsidR="00F44C4B" w:rsidRPr="006C671C" w:rsidRDefault="00F44C4B">
      <w:pPr>
        <w:jc w:val="left"/>
      </w:pPr>
      <w:r w:rsidRPr="006C671C">
        <w:br w:type="page"/>
      </w:r>
    </w:p>
    <w:p w14:paraId="51055DCD" w14:textId="50E97BD2" w:rsidR="00F44C4B" w:rsidRDefault="00F44C4B" w:rsidP="00F44C4B">
      <w:pPr>
        <w:pStyle w:val="Heading1"/>
        <w:numPr>
          <w:ilvl w:val="0"/>
          <w:numId w:val="0"/>
        </w:numPr>
      </w:pPr>
      <w:bookmarkStart w:id="24" w:name="_Toc124421979"/>
      <w:r w:rsidRPr="006C671C">
        <w:lastRenderedPageBreak/>
        <w:t>Priloge</w:t>
      </w:r>
      <w:bookmarkEnd w:id="24"/>
    </w:p>
    <w:p w14:paraId="284005DA" w14:textId="77777777" w:rsidR="00B72AF6" w:rsidRPr="00B72AF6" w:rsidRDefault="00B72AF6" w:rsidP="00B72AF6"/>
    <w:bookmarkStart w:id="25" w:name="_MON_1735033818"/>
    <w:bookmarkEnd w:id="25"/>
    <w:p w14:paraId="67422922" w14:textId="69F31883" w:rsidR="00F44C4B" w:rsidRDefault="00016E66" w:rsidP="00F44C4B">
      <w:r>
        <w:object w:dxaOrig="1512" w:dyaOrig="987" w14:anchorId="0EC244D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5.7pt;height:49.4pt" o:ole="">
            <v:imagedata r:id="rId15" o:title=""/>
          </v:shape>
          <o:OLEObject Type="Embed" ProgID="Word.Document.12" ShapeID="_x0000_i1025" DrawAspect="Icon" ObjectID="_1735034975" r:id="rId16">
            <o:FieldCodes>\s</o:FieldCodes>
          </o:OLEObject>
        </w:object>
      </w:r>
    </w:p>
    <w:bookmarkStart w:id="26" w:name="_MON_1735034818"/>
    <w:bookmarkEnd w:id="26"/>
    <w:p w14:paraId="2E0041D1" w14:textId="6E4706D3" w:rsidR="00B72AF6" w:rsidRPr="006C671C" w:rsidRDefault="002C7535" w:rsidP="00F44C4B">
      <w:r>
        <w:object w:dxaOrig="13915" w:dyaOrig="10251" w14:anchorId="62C594C7">
          <v:shape id="_x0000_i1063" type="#_x0000_t75" style="width:444.45pt;height:328.15pt" o:ole="">
            <v:imagedata r:id="rId17" o:title=""/>
          </v:shape>
          <o:OLEObject Type="Embed" ProgID="Excel.Sheet.12" ShapeID="_x0000_i1063" DrawAspect="Content" ObjectID="_1735034976" r:id="rId18"/>
        </w:object>
      </w:r>
    </w:p>
    <w:sectPr w:rsidR="00B72AF6" w:rsidRPr="006C671C" w:rsidSect="00242A39">
      <w:headerReference w:type="default" r:id="rId19"/>
      <w:footerReference w:type="default" r:id="rId20"/>
      <w:pgSz w:w="11906" w:h="16838"/>
      <w:pgMar w:top="1440" w:right="1440" w:bottom="1440" w:left="1440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25ACBA5" w14:textId="77777777" w:rsidR="001A40BE" w:rsidRDefault="001A40BE" w:rsidP="00AC7C83">
      <w:pPr>
        <w:spacing w:after="0" w:line="240" w:lineRule="auto"/>
      </w:pPr>
      <w:r>
        <w:separator/>
      </w:r>
    </w:p>
  </w:endnote>
  <w:endnote w:type="continuationSeparator" w:id="0">
    <w:p w14:paraId="0EF4550D" w14:textId="77777777" w:rsidR="001A40BE" w:rsidRDefault="001A40BE" w:rsidP="00AC7C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18632461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222B981" w14:textId="5D691516" w:rsidR="00242A39" w:rsidRDefault="00242A3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3448331" w14:textId="77777777" w:rsidR="00E3758D" w:rsidRDefault="00E3758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4501A9A" w14:textId="77777777" w:rsidR="001A40BE" w:rsidRDefault="001A40BE" w:rsidP="00AC7C83">
      <w:pPr>
        <w:spacing w:after="0" w:line="240" w:lineRule="auto"/>
      </w:pPr>
      <w:r>
        <w:separator/>
      </w:r>
    </w:p>
  </w:footnote>
  <w:footnote w:type="continuationSeparator" w:id="0">
    <w:p w14:paraId="2A371FDA" w14:textId="77777777" w:rsidR="001A40BE" w:rsidRDefault="001A40BE" w:rsidP="00AC7C8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EAE674" w14:textId="77777777" w:rsidR="00E3758D" w:rsidRDefault="00E3758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EB608E"/>
    <w:multiLevelType w:val="hybridMultilevel"/>
    <w:tmpl w:val="EC3E9E14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220024"/>
    <w:multiLevelType w:val="hybridMultilevel"/>
    <w:tmpl w:val="0192857C"/>
    <w:lvl w:ilvl="0" w:tplc="1000000F">
      <w:start w:val="1"/>
      <w:numFmt w:val="decimal"/>
      <w:lvlText w:val="%1."/>
      <w:lvlJc w:val="left"/>
      <w:pPr>
        <w:ind w:left="720" w:hanging="360"/>
      </w:pPr>
    </w:lvl>
    <w:lvl w:ilvl="1" w:tplc="10000019" w:tentative="1">
      <w:start w:val="1"/>
      <w:numFmt w:val="lowerLetter"/>
      <w:lvlText w:val="%2."/>
      <w:lvlJc w:val="left"/>
      <w:pPr>
        <w:ind w:left="1440" w:hanging="360"/>
      </w:pPr>
    </w:lvl>
    <w:lvl w:ilvl="2" w:tplc="1000001B" w:tentative="1">
      <w:start w:val="1"/>
      <w:numFmt w:val="lowerRoman"/>
      <w:lvlText w:val="%3."/>
      <w:lvlJc w:val="right"/>
      <w:pPr>
        <w:ind w:left="2160" w:hanging="180"/>
      </w:pPr>
    </w:lvl>
    <w:lvl w:ilvl="3" w:tplc="1000000F" w:tentative="1">
      <w:start w:val="1"/>
      <w:numFmt w:val="decimal"/>
      <w:lvlText w:val="%4."/>
      <w:lvlJc w:val="left"/>
      <w:pPr>
        <w:ind w:left="2880" w:hanging="360"/>
      </w:pPr>
    </w:lvl>
    <w:lvl w:ilvl="4" w:tplc="10000019" w:tentative="1">
      <w:start w:val="1"/>
      <w:numFmt w:val="lowerLetter"/>
      <w:lvlText w:val="%5."/>
      <w:lvlJc w:val="left"/>
      <w:pPr>
        <w:ind w:left="3600" w:hanging="360"/>
      </w:pPr>
    </w:lvl>
    <w:lvl w:ilvl="5" w:tplc="1000001B" w:tentative="1">
      <w:start w:val="1"/>
      <w:numFmt w:val="lowerRoman"/>
      <w:lvlText w:val="%6."/>
      <w:lvlJc w:val="right"/>
      <w:pPr>
        <w:ind w:left="4320" w:hanging="180"/>
      </w:pPr>
    </w:lvl>
    <w:lvl w:ilvl="6" w:tplc="1000000F" w:tentative="1">
      <w:start w:val="1"/>
      <w:numFmt w:val="decimal"/>
      <w:lvlText w:val="%7."/>
      <w:lvlJc w:val="left"/>
      <w:pPr>
        <w:ind w:left="5040" w:hanging="360"/>
      </w:pPr>
    </w:lvl>
    <w:lvl w:ilvl="7" w:tplc="10000019" w:tentative="1">
      <w:start w:val="1"/>
      <w:numFmt w:val="lowerLetter"/>
      <w:lvlText w:val="%8."/>
      <w:lvlJc w:val="left"/>
      <w:pPr>
        <w:ind w:left="5760" w:hanging="360"/>
      </w:pPr>
    </w:lvl>
    <w:lvl w:ilvl="8" w:tplc="1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630388"/>
    <w:multiLevelType w:val="multilevel"/>
    <w:tmpl w:val="66F66ADC"/>
    <w:lvl w:ilvl="0">
      <w:start w:val="1"/>
      <w:numFmt w:val="decimal"/>
      <w:pStyle w:val="Heading1"/>
      <w:lvlText w:val="%1"/>
      <w:lvlJc w:val="left"/>
      <w:pPr>
        <w:tabs>
          <w:tab w:val="num" w:pos="432"/>
        </w:tabs>
        <w:ind w:left="432" w:hanging="432"/>
      </w:pPr>
      <w:rPr>
        <w:rFonts w:cs="Times New Roman"/>
        <w:sz w:val="32"/>
        <w:szCs w:val="32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860"/>
        </w:tabs>
        <w:ind w:left="860" w:hanging="576"/>
      </w:pPr>
      <w:rPr>
        <w:rFonts w:cs="Times New Roman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720"/>
        </w:tabs>
        <w:ind w:left="720" w:hanging="720"/>
      </w:pPr>
      <w:rPr>
        <w:rFonts w:cs="Times New Roman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  <w:rPr>
        <w:rFonts w:cs="Times New Roman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cs="Times New Roman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cs="Times New Roman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cs="Times New Roman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cs="Times New Roman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cs="Times New Roman"/>
      </w:rPr>
    </w:lvl>
  </w:abstractNum>
  <w:abstractNum w:abstractNumId="3" w15:restartNumberingAfterBreak="0">
    <w:nsid w:val="2126684B"/>
    <w:multiLevelType w:val="multilevel"/>
    <w:tmpl w:val="100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39827837"/>
    <w:multiLevelType w:val="multilevel"/>
    <w:tmpl w:val="F85C9260"/>
    <w:styleLink w:val="Style1"/>
    <w:lvl w:ilvl="0">
      <w:start w:val="1"/>
      <w:numFmt w:val="decimal"/>
      <w:lvlText w:val="%1. 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 %1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" w15:restartNumberingAfterBreak="0">
    <w:nsid w:val="41D85000"/>
    <w:multiLevelType w:val="hybridMultilevel"/>
    <w:tmpl w:val="B6B61A36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4524E2F"/>
    <w:multiLevelType w:val="hybridMultilevel"/>
    <w:tmpl w:val="469A0750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37D202E"/>
    <w:multiLevelType w:val="hybridMultilevel"/>
    <w:tmpl w:val="7B2253CC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C3F2DCE"/>
    <w:multiLevelType w:val="hybridMultilevel"/>
    <w:tmpl w:val="C5F24784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4B9469A"/>
    <w:multiLevelType w:val="multilevel"/>
    <w:tmpl w:val="F85C9260"/>
    <w:numStyleLink w:val="Style1"/>
  </w:abstractNum>
  <w:num w:numId="1" w16cid:durableId="1837184163">
    <w:abstractNumId w:val="3"/>
  </w:num>
  <w:num w:numId="2" w16cid:durableId="885414782">
    <w:abstractNumId w:val="4"/>
  </w:num>
  <w:num w:numId="3" w16cid:durableId="33775027">
    <w:abstractNumId w:val="9"/>
  </w:num>
  <w:num w:numId="4" w16cid:durableId="1785537481">
    <w:abstractNumId w:val="2"/>
  </w:num>
  <w:num w:numId="5" w16cid:durableId="1278217821">
    <w:abstractNumId w:val="6"/>
  </w:num>
  <w:num w:numId="6" w16cid:durableId="2096199134">
    <w:abstractNumId w:val="1"/>
  </w:num>
  <w:num w:numId="7" w16cid:durableId="407927420">
    <w:abstractNumId w:val="5"/>
  </w:num>
  <w:num w:numId="8" w16cid:durableId="1538349891">
    <w:abstractNumId w:val="7"/>
  </w:num>
  <w:num w:numId="9" w16cid:durableId="1339574162">
    <w:abstractNumId w:val="0"/>
  </w:num>
  <w:num w:numId="10" w16cid:durableId="755516118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458C8"/>
    <w:rsid w:val="0000150B"/>
    <w:rsid w:val="00016E66"/>
    <w:rsid w:val="0003072C"/>
    <w:rsid w:val="00033B71"/>
    <w:rsid w:val="00070A4F"/>
    <w:rsid w:val="000A19B8"/>
    <w:rsid w:val="000A7B52"/>
    <w:rsid w:val="000C23FB"/>
    <w:rsid w:val="000F368D"/>
    <w:rsid w:val="000F4231"/>
    <w:rsid w:val="00103BA7"/>
    <w:rsid w:val="001076BF"/>
    <w:rsid w:val="001315AE"/>
    <w:rsid w:val="00131EC0"/>
    <w:rsid w:val="00160D39"/>
    <w:rsid w:val="0016277E"/>
    <w:rsid w:val="00171EA5"/>
    <w:rsid w:val="0017458B"/>
    <w:rsid w:val="00182D5C"/>
    <w:rsid w:val="001A40BE"/>
    <w:rsid w:val="001B56EE"/>
    <w:rsid w:val="001B617C"/>
    <w:rsid w:val="001D3E91"/>
    <w:rsid w:val="001F0086"/>
    <w:rsid w:val="001F28E5"/>
    <w:rsid w:val="0020396D"/>
    <w:rsid w:val="00242A39"/>
    <w:rsid w:val="00247023"/>
    <w:rsid w:val="00263451"/>
    <w:rsid w:val="00273317"/>
    <w:rsid w:val="00284C45"/>
    <w:rsid w:val="002A7890"/>
    <w:rsid w:val="002B446C"/>
    <w:rsid w:val="002C6BD2"/>
    <w:rsid w:val="002C7535"/>
    <w:rsid w:val="00301E21"/>
    <w:rsid w:val="00305079"/>
    <w:rsid w:val="00332504"/>
    <w:rsid w:val="00345CBE"/>
    <w:rsid w:val="00353555"/>
    <w:rsid w:val="00363BCD"/>
    <w:rsid w:val="00381036"/>
    <w:rsid w:val="00386C1D"/>
    <w:rsid w:val="00392581"/>
    <w:rsid w:val="003A2305"/>
    <w:rsid w:val="003B05CB"/>
    <w:rsid w:val="003B633D"/>
    <w:rsid w:val="003C330A"/>
    <w:rsid w:val="003C7522"/>
    <w:rsid w:val="003D4C11"/>
    <w:rsid w:val="003E37D3"/>
    <w:rsid w:val="00411BBB"/>
    <w:rsid w:val="004176C1"/>
    <w:rsid w:val="00432814"/>
    <w:rsid w:val="00432BD8"/>
    <w:rsid w:val="004347ED"/>
    <w:rsid w:val="00440AE1"/>
    <w:rsid w:val="00441ECD"/>
    <w:rsid w:val="0044615E"/>
    <w:rsid w:val="004A7AF1"/>
    <w:rsid w:val="004C56AC"/>
    <w:rsid w:val="004D4D5B"/>
    <w:rsid w:val="004F2BAD"/>
    <w:rsid w:val="0050481B"/>
    <w:rsid w:val="00526DA6"/>
    <w:rsid w:val="00581C21"/>
    <w:rsid w:val="005926FB"/>
    <w:rsid w:val="00595E1A"/>
    <w:rsid w:val="005A543F"/>
    <w:rsid w:val="005B6111"/>
    <w:rsid w:val="005C1B79"/>
    <w:rsid w:val="006003F7"/>
    <w:rsid w:val="00606519"/>
    <w:rsid w:val="0060730D"/>
    <w:rsid w:val="00615AD1"/>
    <w:rsid w:val="00616ED6"/>
    <w:rsid w:val="0062260D"/>
    <w:rsid w:val="00653E3C"/>
    <w:rsid w:val="006544ED"/>
    <w:rsid w:val="006837C7"/>
    <w:rsid w:val="0068635C"/>
    <w:rsid w:val="006873B0"/>
    <w:rsid w:val="006A3E86"/>
    <w:rsid w:val="006B0155"/>
    <w:rsid w:val="006C076A"/>
    <w:rsid w:val="006C5BF3"/>
    <w:rsid w:val="006C671C"/>
    <w:rsid w:val="006E1C4E"/>
    <w:rsid w:val="006F30A1"/>
    <w:rsid w:val="006F3DF7"/>
    <w:rsid w:val="006F425F"/>
    <w:rsid w:val="006F7305"/>
    <w:rsid w:val="00706495"/>
    <w:rsid w:val="00715CEE"/>
    <w:rsid w:val="007627FD"/>
    <w:rsid w:val="00776D7C"/>
    <w:rsid w:val="00776E80"/>
    <w:rsid w:val="00777FD7"/>
    <w:rsid w:val="0078623D"/>
    <w:rsid w:val="007C0866"/>
    <w:rsid w:val="007E1B26"/>
    <w:rsid w:val="007F7B1E"/>
    <w:rsid w:val="00801514"/>
    <w:rsid w:val="00830D0E"/>
    <w:rsid w:val="0083390D"/>
    <w:rsid w:val="008370D0"/>
    <w:rsid w:val="00840C6A"/>
    <w:rsid w:val="00893BE7"/>
    <w:rsid w:val="008A593F"/>
    <w:rsid w:val="008B609A"/>
    <w:rsid w:val="008E57D2"/>
    <w:rsid w:val="008E5B04"/>
    <w:rsid w:val="008F5036"/>
    <w:rsid w:val="00900512"/>
    <w:rsid w:val="009049FE"/>
    <w:rsid w:val="009070E1"/>
    <w:rsid w:val="009256AA"/>
    <w:rsid w:val="00935893"/>
    <w:rsid w:val="009458C8"/>
    <w:rsid w:val="00957939"/>
    <w:rsid w:val="00967E97"/>
    <w:rsid w:val="009B4637"/>
    <w:rsid w:val="009B6A8E"/>
    <w:rsid w:val="009C28FE"/>
    <w:rsid w:val="009D26DC"/>
    <w:rsid w:val="009F4A3C"/>
    <w:rsid w:val="00A23055"/>
    <w:rsid w:val="00A713DE"/>
    <w:rsid w:val="00A716C2"/>
    <w:rsid w:val="00A7424E"/>
    <w:rsid w:val="00A75B27"/>
    <w:rsid w:val="00A77EB3"/>
    <w:rsid w:val="00A947E3"/>
    <w:rsid w:val="00A96010"/>
    <w:rsid w:val="00A972AE"/>
    <w:rsid w:val="00AA6C43"/>
    <w:rsid w:val="00AA7038"/>
    <w:rsid w:val="00AB4DCF"/>
    <w:rsid w:val="00AC0C11"/>
    <w:rsid w:val="00AC7C83"/>
    <w:rsid w:val="00B02F0E"/>
    <w:rsid w:val="00B13FD6"/>
    <w:rsid w:val="00B33AF8"/>
    <w:rsid w:val="00B36801"/>
    <w:rsid w:val="00B44072"/>
    <w:rsid w:val="00B568CE"/>
    <w:rsid w:val="00B72AF6"/>
    <w:rsid w:val="00B744D1"/>
    <w:rsid w:val="00B879B8"/>
    <w:rsid w:val="00B949FB"/>
    <w:rsid w:val="00BA07F7"/>
    <w:rsid w:val="00BB3F05"/>
    <w:rsid w:val="00BC3DF6"/>
    <w:rsid w:val="00BF1576"/>
    <w:rsid w:val="00BF18D1"/>
    <w:rsid w:val="00C07ADB"/>
    <w:rsid w:val="00C26F08"/>
    <w:rsid w:val="00C3602A"/>
    <w:rsid w:val="00C52B74"/>
    <w:rsid w:val="00C7447D"/>
    <w:rsid w:val="00C753CC"/>
    <w:rsid w:val="00C878A5"/>
    <w:rsid w:val="00CA64C7"/>
    <w:rsid w:val="00CB1234"/>
    <w:rsid w:val="00CC11FE"/>
    <w:rsid w:val="00CC7E9C"/>
    <w:rsid w:val="00CD756A"/>
    <w:rsid w:val="00CF7AE3"/>
    <w:rsid w:val="00D00F2D"/>
    <w:rsid w:val="00D057F9"/>
    <w:rsid w:val="00D14DE3"/>
    <w:rsid w:val="00D257E8"/>
    <w:rsid w:val="00D270AA"/>
    <w:rsid w:val="00D278D0"/>
    <w:rsid w:val="00D40091"/>
    <w:rsid w:val="00D53F6F"/>
    <w:rsid w:val="00D57238"/>
    <w:rsid w:val="00D61EAD"/>
    <w:rsid w:val="00D83088"/>
    <w:rsid w:val="00D905B1"/>
    <w:rsid w:val="00D92492"/>
    <w:rsid w:val="00DC7081"/>
    <w:rsid w:val="00DE1BAE"/>
    <w:rsid w:val="00DF36C3"/>
    <w:rsid w:val="00E108F9"/>
    <w:rsid w:val="00E3758D"/>
    <w:rsid w:val="00E40B5C"/>
    <w:rsid w:val="00E42B41"/>
    <w:rsid w:val="00E46EC1"/>
    <w:rsid w:val="00E53D70"/>
    <w:rsid w:val="00E62DB1"/>
    <w:rsid w:val="00E81371"/>
    <w:rsid w:val="00E949EA"/>
    <w:rsid w:val="00E97E27"/>
    <w:rsid w:val="00EA2BE2"/>
    <w:rsid w:val="00EF712A"/>
    <w:rsid w:val="00F15F84"/>
    <w:rsid w:val="00F427AC"/>
    <w:rsid w:val="00F44C4B"/>
    <w:rsid w:val="00F62019"/>
    <w:rsid w:val="00F6212C"/>
    <w:rsid w:val="00F82B5A"/>
    <w:rsid w:val="00FA4C1F"/>
    <w:rsid w:val="00FB499F"/>
    <w:rsid w:val="00FC481D"/>
    <w:rsid w:val="00FD127C"/>
    <w:rsid w:val="00FD1A37"/>
    <w:rsid w:val="00FE56C1"/>
    <w:rsid w:val="00FE756F"/>
    <w:rsid w:val="00FF4F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155185F8"/>
  <w15:chartTrackingRefBased/>
  <w15:docId w15:val="{2A178D7E-8339-4D1C-8B3D-1E711EE50B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458C8"/>
    <w:pPr>
      <w:jc w:val="both"/>
    </w:pPr>
    <w:rPr>
      <w:sz w:val="24"/>
      <w:lang w:val="sl-SI"/>
    </w:rPr>
  </w:style>
  <w:style w:type="paragraph" w:styleId="Heading1">
    <w:name w:val="heading 1"/>
    <w:basedOn w:val="Normal"/>
    <w:next w:val="Normal"/>
    <w:link w:val="Heading1Char"/>
    <w:uiPriority w:val="9"/>
    <w:qFormat/>
    <w:rsid w:val="006F425F"/>
    <w:pPr>
      <w:keepNext/>
      <w:keepLines/>
      <w:numPr>
        <w:numId w:val="4"/>
      </w:numPr>
      <w:spacing w:before="240" w:after="0"/>
      <w:outlineLvl w:val="0"/>
    </w:pPr>
    <w:rPr>
      <w:rFonts w:asciiTheme="majorHAnsi" w:eastAsiaTheme="majorEastAsia" w:hAnsiTheme="majorHAnsi" w:cstheme="majorBidi"/>
      <w:b/>
      <w:sz w:val="36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81371"/>
    <w:pPr>
      <w:keepNext/>
      <w:keepLines/>
      <w:numPr>
        <w:ilvl w:val="1"/>
        <w:numId w:val="4"/>
      </w:numPr>
      <w:spacing w:before="40" w:after="0"/>
      <w:outlineLvl w:val="1"/>
    </w:pPr>
    <w:rPr>
      <w:rFonts w:asciiTheme="majorHAnsi" w:eastAsiaTheme="majorEastAsia" w:hAnsiTheme="majorHAnsi" w:cstheme="majorBidi"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D26DC"/>
    <w:pPr>
      <w:keepNext/>
      <w:keepLines/>
      <w:numPr>
        <w:ilvl w:val="2"/>
        <w:numId w:val="4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D26DC"/>
    <w:pPr>
      <w:keepNext/>
      <w:keepLines/>
      <w:numPr>
        <w:ilvl w:val="3"/>
        <w:numId w:val="4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D26DC"/>
    <w:pPr>
      <w:keepNext/>
      <w:keepLines/>
      <w:numPr>
        <w:ilvl w:val="4"/>
        <w:numId w:val="4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D26DC"/>
    <w:pPr>
      <w:keepNext/>
      <w:keepLines/>
      <w:numPr>
        <w:ilvl w:val="5"/>
        <w:numId w:val="4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D26DC"/>
    <w:pPr>
      <w:keepNext/>
      <w:keepLines/>
      <w:numPr>
        <w:ilvl w:val="6"/>
        <w:numId w:val="4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D26DC"/>
    <w:pPr>
      <w:keepNext/>
      <w:keepLines/>
      <w:numPr>
        <w:ilvl w:val="7"/>
        <w:numId w:val="4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D26DC"/>
    <w:pPr>
      <w:keepNext/>
      <w:keepLines/>
      <w:numPr>
        <w:ilvl w:val="8"/>
        <w:numId w:val="4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458C8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6F425F"/>
    <w:rPr>
      <w:rFonts w:asciiTheme="majorHAnsi" w:eastAsiaTheme="majorEastAsia" w:hAnsiTheme="majorHAnsi" w:cstheme="majorBidi"/>
      <w:b/>
      <w:sz w:val="36"/>
      <w:szCs w:val="32"/>
      <w:lang w:val="sl-SI"/>
    </w:rPr>
  </w:style>
  <w:style w:type="character" w:customStyle="1" w:styleId="Heading2Char">
    <w:name w:val="Heading 2 Char"/>
    <w:basedOn w:val="DefaultParagraphFont"/>
    <w:link w:val="Heading2"/>
    <w:uiPriority w:val="9"/>
    <w:rsid w:val="00E81371"/>
    <w:rPr>
      <w:rFonts w:asciiTheme="majorHAnsi" w:eastAsiaTheme="majorEastAsia" w:hAnsiTheme="majorHAnsi" w:cstheme="majorBidi"/>
      <w:sz w:val="28"/>
      <w:szCs w:val="26"/>
      <w:lang w:val="sl-SI"/>
    </w:rPr>
  </w:style>
  <w:style w:type="numbering" w:customStyle="1" w:styleId="Style1">
    <w:name w:val="Style1"/>
    <w:uiPriority w:val="99"/>
    <w:rsid w:val="009D26DC"/>
    <w:pPr>
      <w:numPr>
        <w:numId w:val="2"/>
      </w:numPr>
    </w:pPr>
  </w:style>
  <w:style w:type="character" w:customStyle="1" w:styleId="Heading3Char">
    <w:name w:val="Heading 3 Char"/>
    <w:basedOn w:val="DefaultParagraphFont"/>
    <w:link w:val="Heading3"/>
    <w:uiPriority w:val="9"/>
    <w:semiHidden/>
    <w:rsid w:val="009D26DC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sl-SI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D26DC"/>
    <w:rPr>
      <w:rFonts w:asciiTheme="majorHAnsi" w:eastAsiaTheme="majorEastAsia" w:hAnsiTheme="majorHAnsi" w:cstheme="majorBidi"/>
      <w:i/>
      <w:iCs/>
      <w:color w:val="2F5496" w:themeColor="accent1" w:themeShade="BF"/>
      <w:sz w:val="24"/>
      <w:lang w:val="sl-SI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D26DC"/>
    <w:rPr>
      <w:rFonts w:asciiTheme="majorHAnsi" w:eastAsiaTheme="majorEastAsia" w:hAnsiTheme="majorHAnsi" w:cstheme="majorBidi"/>
      <w:color w:val="2F5496" w:themeColor="accent1" w:themeShade="BF"/>
      <w:sz w:val="24"/>
      <w:lang w:val="sl-SI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D26DC"/>
    <w:rPr>
      <w:rFonts w:asciiTheme="majorHAnsi" w:eastAsiaTheme="majorEastAsia" w:hAnsiTheme="majorHAnsi" w:cstheme="majorBidi"/>
      <w:color w:val="1F3763" w:themeColor="accent1" w:themeShade="7F"/>
      <w:sz w:val="24"/>
      <w:lang w:val="sl-S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D26DC"/>
    <w:rPr>
      <w:rFonts w:asciiTheme="majorHAnsi" w:eastAsiaTheme="majorEastAsia" w:hAnsiTheme="majorHAnsi" w:cstheme="majorBidi"/>
      <w:i/>
      <w:iCs/>
      <w:color w:val="1F3763" w:themeColor="accent1" w:themeShade="7F"/>
      <w:sz w:val="24"/>
      <w:lang w:val="sl-SI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D26D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sl-SI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D26D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sl-SI"/>
    </w:rPr>
  </w:style>
  <w:style w:type="paragraph" w:styleId="TOCHeading">
    <w:name w:val="TOC Heading"/>
    <w:basedOn w:val="Heading1"/>
    <w:next w:val="Normal"/>
    <w:uiPriority w:val="39"/>
    <w:unhideWhenUsed/>
    <w:qFormat/>
    <w:rsid w:val="00AC7C83"/>
    <w:pPr>
      <w:numPr>
        <w:numId w:val="0"/>
      </w:numPr>
      <w:jc w:val="left"/>
      <w:outlineLvl w:val="9"/>
    </w:pPr>
    <w:rPr>
      <w:b w:val="0"/>
      <w:color w:val="2F5496" w:themeColor="accent1" w:themeShade="BF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AC7C8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C7C83"/>
    <w:pPr>
      <w:spacing w:after="100"/>
      <w:ind w:left="240"/>
    </w:pPr>
  </w:style>
  <w:style w:type="character" w:styleId="Hyperlink">
    <w:name w:val="Hyperlink"/>
    <w:basedOn w:val="DefaultParagraphFont"/>
    <w:uiPriority w:val="99"/>
    <w:unhideWhenUsed/>
    <w:rsid w:val="00AC7C83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C7C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C7C83"/>
    <w:rPr>
      <w:sz w:val="24"/>
      <w:lang w:val="sl-SI"/>
    </w:rPr>
  </w:style>
  <w:style w:type="paragraph" w:styleId="Footer">
    <w:name w:val="footer"/>
    <w:basedOn w:val="Normal"/>
    <w:link w:val="FooterChar"/>
    <w:uiPriority w:val="99"/>
    <w:unhideWhenUsed/>
    <w:rsid w:val="00AC7C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C7C83"/>
    <w:rPr>
      <w:sz w:val="24"/>
      <w:lang w:val="sl-SI"/>
    </w:rPr>
  </w:style>
  <w:style w:type="paragraph" w:styleId="Caption">
    <w:name w:val="caption"/>
    <w:basedOn w:val="Normal"/>
    <w:next w:val="Normal"/>
    <w:uiPriority w:val="35"/>
    <w:unhideWhenUsed/>
    <w:qFormat/>
    <w:rsid w:val="00EA2BE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A2BE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A2BE2"/>
    <w:rPr>
      <w:sz w:val="20"/>
      <w:szCs w:val="20"/>
      <w:lang w:val="sl-SI"/>
    </w:rPr>
  </w:style>
  <w:style w:type="character" w:styleId="FootnoteReference">
    <w:name w:val="footnote reference"/>
    <w:basedOn w:val="DefaultParagraphFont"/>
    <w:uiPriority w:val="99"/>
    <w:semiHidden/>
    <w:unhideWhenUsed/>
    <w:rsid w:val="00EA2BE2"/>
    <w:rPr>
      <w:vertAlign w:val="superscript"/>
    </w:rPr>
  </w:style>
  <w:style w:type="paragraph" w:styleId="ListParagraph">
    <w:name w:val="List Paragraph"/>
    <w:basedOn w:val="Normal"/>
    <w:uiPriority w:val="34"/>
    <w:qFormat/>
    <w:rsid w:val="004A7AF1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131EC0"/>
    <w:pPr>
      <w:tabs>
        <w:tab w:val="left" w:pos="384"/>
      </w:tabs>
      <w:spacing w:after="0" w:line="240" w:lineRule="auto"/>
      <w:ind w:left="384" w:hanging="384"/>
    </w:pPr>
  </w:style>
  <w:style w:type="paragraph" w:styleId="NormalWeb">
    <w:name w:val="Normal (Web)"/>
    <w:basedOn w:val="Normal"/>
    <w:uiPriority w:val="99"/>
    <w:semiHidden/>
    <w:unhideWhenUsed/>
    <w:rsid w:val="008E5B04"/>
    <w:pPr>
      <w:spacing w:before="100" w:beforeAutospacing="1" w:after="100" w:afterAutospacing="1" w:line="240" w:lineRule="auto"/>
      <w:jc w:val="left"/>
    </w:pPr>
    <w:rPr>
      <w:rFonts w:ascii="Times New Roman" w:eastAsiaTheme="minorEastAsia" w:hAnsi="Times New Roman" w:cs="Times New Roman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41468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0968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698537">
          <w:marLeft w:val="240"/>
          <w:marRight w:val="24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036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3754349">
                  <w:marLeft w:val="240"/>
                  <w:marRight w:val="240"/>
                  <w:marTop w:val="240"/>
                  <w:marBottom w:val="24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40321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22346857">
                      <w:marLeft w:val="0"/>
                      <w:marRight w:val="0"/>
                      <w:marTop w:val="24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415878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674501542">
              <w:marLeft w:val="240"/>
              <w:marRight w:val="240"/>
              <w:marTop w:val="24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08281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371044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package" Target="embeddings/Microsoft_Excel_Worksheet.xlsx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emf"/><Relationship Id="rId2" Type="http://schemas.openxmlformats.org/officeDocument/2006/relationships/numbering" Target="numbering.xml"/><Relationship Id="rId16" Type="http://schemas.openxmlformats.org/officeDocument/2006/relationships/package" Target="embeddings/Microsoft_Word_Document.docx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emf"/><Relationship Id="rId10" Type="http://schemas.openxmlformats.org/officeDocument/2006/relationships/image" Target="media/image3.png"/><Relationship Id="rId19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3AF9726-776C-4C1E-B08E-0F7AC0A5A5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1</TotalTime>
  <Pages>14</Pages>
  <Words>2274</Words>
  <Characters>12967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2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ija Pajenk</dc:creator>
  <cp:keywords/>
  <dc:description/>
  <cp:lastModifiedBy>Matija Pajenk</cp:lastModifiedBy>
  <cp:revision>211</cp:revision>
  <dcterms:created xsi:type="dcterms:W3CDTF">2023-01-07T09:48:00Z</dcterms:created>
  <dcterms:modified xsi:type="dcterms:W3CDTF">2023-01-12T12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9"&gt;&lt;session id="WxihkyeE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